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displacedByCustomXml="next"/>
    <w:bookmarkEnd w:id="0" w:displacedByCustomXml="next"/>
    <w:sdt>
      <w:sdtPr>
        <w:rPr>
          <w:rFonts w:ascii="Times New Roman" w:hAnsi="Times New Roman" w:cs="Times New Roman"/>
        </w:rPr>
        <w:alias w:val="Your Name:"/>
        <w:tag w:val="Your Name:"/>
        <w:id w:val="-686670367"/>
        <w:placeholder>
          <w:docPart w:val="A61FEFE49C694AEEB4EA0682B49C47BA"/>
        </w:placeholder>
        <w:temporary/>
        <w:showingPlcHdr/>
        <w15:appearance w15:val="hidden"/>
      </w:sdtPr>
      <w:sdtEndPr/>
      <w:sdtContent>
        <w:p w14:paraId="78338238" w14:textId="77777777" w:rsidR="00F9444C" w:rsidRPr="00E9395E" w:rsidRDefault="00F9444C">
          <w:pPr>
            <w:pStyle w:val="NoSpacing"/>
            <w:rPr>
              <w:rFonts w:ascii="Times New Roman" w:hAnsi="Times New Roman" w:cs="Times New Roman"/>
            </w:rPr>
          </w:pPr>
          <w:r w:rsidRPr="00E9395E">
            <w:rPr>
              <w:rFonts w:ascii="Times New Roman" w:hAnsi="Times New Roman" w:cs="Times New Roman"/>
            </w:rPr>
            <w:t>Your Name</w:t>
          </w:r>
        </w:p>
      </w:sdtContent>
    </w:sdt>
    <w:p w14:paraId="6B178C90" w14:textId="77777777" w:rsidR="00E614DD" w:rsidRPr="00E9395E" w:rsidRDefault="00B249C7">
      <w:pPr>
        <w:pStyle w:val="NoSpacing"/>
        <w:rPr>
          <w:rFonts w:ascii="Times New Roman" w:hAnsi="Times New Roman" w:cs="Times New Roman"/>
        </w:rPr>
      </w:pPr>
      <w:sdt>
        <w:sdtPr>
          <w:rPr>
            <w:rFonts w:ascii="Times New Roman" w:hAnsi="Times New Roman" w:cs="Times New Roman"/>
          </w:rPr>
          <w:alias w:val="Instructor Name:"/>
          <w:tag w:val="Instructor Name:"/>
          <w:id w:val="1392545257"/>
          <w:placeholder>
            <w:docPart w:val="DE6BE46DEE37441CAD65BAEC4F74BF9B"/>
          </w:placeholder>
          <w:temporary/>
          <w:showingPlcHdr/>
          <w15:appearance w15:val="hidden"/>
        </w:sdtPr>
        <w:sdtEndPr/>
        <w:sdtContent>
          <w:r w:rsidR="00B13D1B" w:rsidRPr="00E9395E">
            <w:rPr>
              <w:rFonts w:ascii="Times New Roman" w:hAnsi="Times New Roman" w:cs="Times New Roman"/>
            </w:rPr>
            <w:t>Instructor Name</w:t>
          </w:r>
        </w:sdtContent>
      </w:sdt>
    </w:p>
    <w:p w14:paraId="017851A6" w14:textId="77777777" w:rsidR="00E614DD" w:rsidRPr="00E9395E" w:rsidRDefault="00B249C7">
      <w:pPr>
        <w:pStyle w:val="NoSpacing"/>
        <w:rPr>
          <w:rFonts w:ascii="Times New Roman" w:hAnsi="Times New Roman" w:cs="Times New Roman"/>
        </w:rPr>
      </w:pPr>
      <w:sdt>
        <w:sdtPr>
          <w:rPr>
            <w:rFonts w:ascii="Times New Roman" w:hAnsi="Times New Roman" w:cs="Times New Roman"/>
          </w:rPr>
          <w:alias w:val="Course Number:"/>
          <w:tag w:val="Course Number:"/>
          <w:id w:val="1249771000"/>
          <w:placeholder>
            <w:docPart w:val="16057CA204D7459A80674E6CC7F2B98F"/>
          </w:placeholder>
          <w:temporary/>
          <w:showingPlcHdr/>
          <w15:appearance w15:val="hidden"/>
        </w:sdtPr>
        <w:sdtEndPr/>
        <w:sdtContent>
          <w:r w:rsidR="00B13D1B" w:rsidRPr="00E9395E">
            <w:rPr>
              <w:rFonts w:ascii="Times New Roman" w:hAnsi="Times New Roman" w:cs="Times New Roman"/>
            </w:rPr>
            <w:t>Course Number</w:t>
          </w:r>
        </w:sdtContent>
      </w:sdt>
    </w:p>
    <w:p w14:paraId="7FE0FEFB" w14:textId="77777777" w:rsidR="00E614DD" w:rsidRPr="00E9395E" w:rsidRDefault="00B249C7">
      <w:pPr>
        <w:pStyle w:val="NoSpacing"/>
        <w:rPr>
          <w:rFonts w:ascii="Times New Roman" w:hAnsi="Times New Roman" w:cs="Times New Roman"/>
        </w:rPr>
      </w:pPr>
      <w:sdt>
        <w:sdtPr>
          <w:rPr>
            <w:rFonts w:ascii="Times New Roman" w:hAnsi="Times New Roman" w:cs="Times New Roman"/>
          </w:rPr>
          <w:alias w:val="Date:"/>
          <w:tag w:val="Date:"/>
          <w:id w:val="518209038"/>
          <w:placeholder>
            <w:docPart w:val="2EB449EEE1B24578B2F5D2D1AF42B15F"/>
          </w:placeholder>
          <w:temporary/>
          <w:showingPlcHdr/>
          <w15:appearance w15:val="hidden"/>
        </w:sdtPr>
        <w:sdtEndPr/>
        <w:sdtContent>
          <w:r w:rsidR="00B13D1B" w:rsidRPr="00E9395E">
            <w:rPr>
              <w:rFonts w:ascii="Times New Roman" w:hAnsi="Times New Roman" w:cs="Times New Roman"/>
            </w:rPr>
            <w:t>Date</w:t>
          </w:r>
        </w:sdtContent>
      </w:sdt>
    </w:p>
    <w:p w14:paraId="75A2CD6E" w14:textId="3359C514" w:rsidR="00E614DD" w:rsidRPr="00E9395E" w:rsidRDefault="000B4B06" w:rsidP="0099213A">
      <w:pPr>
        <w:pStyle w:val="Title"/>
        <w:rPr>
          <w:rFonts w:ascii="Times New Roman" w:hAnsi="Times New Roman" w:cs="Times New Roman"/>
        </w:rPr>
      </w:pPr>
      <w:r w:rsidRPr="00E9395E">
        <w:rPr>
          <w:rFonts w:ascii="Times New Roman" w:hAnsi="Times New Roman" w:cs="Times New Roman"/>
        </w:rPr>
        <w:t>History of Photography Artist Analysis</w:t>
      </w:r>
    </w:p>
    <w:p w14:paraId="15EA64A3" w14:textId="28E806CF" w:rsidR="000B4B06" w:rsidRPr="00E9395E" w:rsidRDefault="00BE2C1A" w:rsidP="000B4B06">
      <w:pPr>
        <w:rPr>
          <w:rFonts w:ascii="Times New Roman" w:hAnsi="Times New Roman" w:cs="Times New Roman"/>
        </w:rPr>
      </w:pPr>
      <w:r w:rsidRPr="00E9395E">
        <w:rPr>
          <w:rFonts w:ascii="Times New Roman" w:hAnsi="Times New Roman" w:cs="Times New Roman"/>
        </w:rPr>
        <w:t>Of late, selfies had become talk of town, and even the Oxford Dictionaries termed the word “selfie” the word of the year.</w:t>
      </w:r>
      <w:r w:rsidR="00C064C8" w:rsidRPr="00E9395E">
        <w:rPr>
          <w:rFonts w:ascii="Times New Roman" w:hAnsi="Times New Roman" w:cs="Times New Roman"/>
        </w:rPr>
        <w:t xml:space="preserve"> However, there is a difference between selfie and self</w:t>
      </w:r>
      <w:r w:rsidR="00495AE7" w:rsidRPr="00E9395E">
        <w:rPr>
          <w:rFonts w:ascii="Times New Roman" w:hAnsi="Times New Roman" w:cs="Times New Roman"/>
        </w:rPr>
        <w:t>-</w:t>
      </w:r>
      <w:r w:rsidR="00C064C8" w:rsidRPr="00E9395E">
        <w:rPr>
          <w:rFonts w:ascii="Times New Roman" w:hAnsi="Times New Roman" w:cs="Times New Roman"/>
        </w:rPr>
        <w:t>portrait photography.</w:t>
      </w:r>
      <w:r w:rsidR="00453165" w:rsidRPr="00E9395E">
        <w:rPr>
          <w:rFonts w:ascii="Times New Roman" w:hAnsi="Times New Roman" w:cs="Times New Roman"/>
        </w:rPr>
        <w:t xml:space="preserve"> In fact, self</w:t>
      </w:r>
      <w:r w:rsidR="00495AE7" w:rsidRPr="00E9395E">
        <w:rPr>
          <w:rFonts w:ascii="Times New Roman" w:hAnsi="Times New Roman" w:cs="Times New Roman"/>
        </w:rPr>
        <w:t>-</w:t>
      </w:r>
      <w:r w:rsidR="00453165" w:rsidRPr="00E9395E">
        <w:rPr>
          <w:rFonts w:ascii="Times New Roman" w:hAnsi="Times New Roman" w:cs="Times New Roman"/>
        </w:rPr>
        <w:t>portrait is a category of photography and selfie is merely a small branch of self-portraiture.</w:t>
      </w:r>
      <w:r w:rsidR="00F44CFD" w:rsidRPr="00E9395E">
        <w:rPr>
          <w:rFonts w:ascii="Times New Roman" w:hAnsi="Times New Roman" w:cs="Times New Roman"/>
        </w:rPr>
        <w:t xml:space="preserve"> Why does self-portrait is considered important? Self-portrait actually pictures the interiority of the artist; self-portrait are tools of self-reflection for the artist</w:t>
      </w:r>
      <w:r w:rsidR="000630E7">
        <w:rPr>
          <w:rFonts w:ascii="Times New Roman" w:hAnsi="Times New Roman" w:cs="Times New Roman"/>
        </w:rPr>
        <w:t xml:space="preserve"> </w:t>
      </w:r>
      <w:r w:rsidR="000630E7">
        <w:rPr>
          <w:rFonts w:ascii="Times New Roman" w:hAnsi="Times New Roman" w:cs="Times New Roman"/>
        </w:rPr>
        <w:fldChar w:fldCharType="begin"/>
      </w:r>
      <w:r w:rsidR="000630E7">
        <w:rPr>
          <w:rFonts w:ascii="Times New Roman" w:hAnsi="Times New Roman" w:cs="Times New Roman"/>
        </w:rPr>
        <w:instrText xml:space="preserve"> ADDIN ZOTERO_ITEM CSL_CITATION {"citationID":"sEvOZx8X","properties":{"formattedCitation":"(Fried)","plainCitation":"(Fried)","noteIndex":0},"citationItems":[{"id":1231,"uris":["http://zotero.org/users/local/jsvqEXt1/items/X4ITR883"],"uri":["http://zotero.org/users/local/jsvqEXt1/items/X4ITR883"],"itemData":{"id":1231,"type":"book","title":"Why photography matters as art as never before","publisher":"Yale University Press New Haven","source":"Google Scholar","author":[{"family":"Fried","given":"Michael"}],"issued":{"date-parts":[["2008"]]}}}],"schema":"https://github.com/citation-style-language/schema/raw/master/csl-citation.json"} </w:instrText>
      </w:r>
      <w:r w:rsidR="000630E7">
        <w:rPr>
          <w:rFonts w:ascii="Times New Roman" w:hAnsi="Times New Roman" w:cs="Times New Roman"/>
        </w:rPr>
        <w:fldChar w:fldCharType="separate"/>
      </w:r>
      <w:r w:rsidR="000630E7" w:rsidRPr="000630E7">
        <w:rPr>
          <w:rFonts w:ascii="Times New Roman" w:hAnsi="Times New Roman" w:cs="Times New Roman"/>
        </w:rPr>
        <w:t>(Fried)</w:t>
      </w:r>
      <w:r w:rsidR="000630E7">
        <w:rPr>
          <w:rFonts w:ascii="Times New Roman" w:hAnsi="Times New Roman" w:cs="Times New Roman"/>
        </w:rPr>
        <w:fldChar w:fldCharType="end"/>
      </w:r>
      <w:r w:rsidR="00F44CFD" w:rsidRPr="00E9395E">
        <w:rPr>
          <w:rFonts w:ascii="Times New Roman" w:hAnsi="Times New Roman" w:cs="Times New Roman"/>
        </w:rPr>
        <w:t>.</w:t>
      </w:r>
      <w:r w:rsidR="00C659BC" w:rsidRPr="00E9395E">
        <w:rPr>
          <w:rFonts w:ascii="Times New Roman" w:hAnsi="Times New Roman" w:cs="Times New Roman"/>
        </w:rPr>
        <w:t xml:space="preserve"> This essay will draw a comparison between two photographer who are well known for self-portrait photography - Cindy Sherman and Vivian Maier. </w:t>
      </w:r>
    </w:p>
    <w:p w14:paraId="4C213EEB" w14:textId="0B7E709B" w:rsidR="00AB7F8D" w:rsidRPr="00E9395E" w:rsidRDefault="00AB7F8D" w:rsidP="00AB7F8D">
      <w:pPr>
        <w:ind w:firstLine="0"/>
        <w:rPr>
          <w:rFonts w:ascii="Times New Roman" w:hAnsi="Times New Roman" w:cs="Times New Roman"/>
          <w:b/>
          <w:bCs/>
        </w:rPr>
      </w:pPr>
      <w:r w:rsidRPr="00E9395E">
        <w:rPr>
          <w:rFonts w:ascii="Times New Roman" w:hAnsi="Times New Roman" w:cs="Times New Roman"/>
          <w:b/>
          <w:bCs/>
        </w:rPr>
        <w:t>Cindy Sherman</w:t>
      </w:r>
    </w:p>
    <w:p w14:paraId="5304D483" w14:textId="6EBB57BF" w:rsidR="00E60BB8" w:rsidRPr="00E9395E" w:rsidRDefault="00AB7F8D" w:rsidP="00E60BB8">
      <w:pPr>
        <w:ind w:firstLine="0"/>
        <w:rPr>
          <w:rFonts w:ascii="Times New Roman" w:hAnsi="Times New Roman" w:cs="Times New Roman"/>
        </w:rPr>
      </w:pPr>
      <w:r w:rsidRPr="00E9395E">
        <w:rPr>
          <w:rFonts w:ascii="Times New Roman" w:hAnsi="Times New Roman" w:cs="Times New Roman"/>
          <w:b/>
          <w:bCs/>
        </w:rPr>
        <w:tab/>
      </w:r>
      <w:r w:rsidRPr="00E9395E">
        <w:rPr>
          <w:rFonts w:ascii="Times New Roman" w:hAnsi="Times New Roman" w:cs="Times New Roman"/>
        </w:rPr>
        <w:t>Cindy Sherman became a known and successful photographer because she learnt how to take a good photo, honed her skill, crafted her own style and when she was good, people noticed her. It is almost impossible for most of the people to attain that goal, but it’s not for lack of skill, it’s lack of vision. You need to be able to translate something unique, raw and powerful in your work and she hit a tone which resonates with a lot of people.</w:t>
      </w:r>
      <w:r w:rsidR="00953991" w:rsidRPr="00E9395E">
        <w:rPr>
          <w:rFonts w:ascii="Times New Roman" w:hAnsi="Times New Roman" w:cs="Times New Roman"/>
        </w:rPr>
        <w:t xml:space="preserve"> The work of </w:t>
      </w:r>
      <w:r w:rsidR="00E60BB8" w:rsidRPr="00E9395E">
        <w:rPr>
          <w:rFonts w:ascii="Times New Roman" w:hAnsi="Times New Roman" w:cs="Times New Roman"/>
        </w:rPr>
        <w:t xml:space="preserve">Cindy Sherman famously masquerades as the myriad of feminine roles in her self-portrait business. </w:t>
      </w:r>
      <w:r w:rsidR="00870C0A" w:rsidRPr="00E9395E">
        <w:rPr>
          <w:rFonts w:ascii="Times New Roman" w:hAnsi="Times New Roman" w:cs="Times New Roman"/>
        </w:rPr>
        <w:t xml:space="preserve">She, through her work, not only </w:t>
      </w:r>
      <w:r w:rsidR="00E60BB8" w:rsidRPr="00E9395E">
        <w:rPr>
          <w:rFonts w:ascii="Times New Roman" w:hAnsi="Times New Roman" w:cs="Times New Roman"/>
        </w:rPr>
        <w:t>Invent</w:t>
      </w:r>
      <w:r w:rsidR="00870C0A" w:rsidRPr="00E9395E">
        <w:rPr>
          <w:rFonts w:ascii="Times New Roman" w:hAnsi="Times New Roman" w:cs="Times New Roman"/>
        </w:rPr>
        <w:t>ed</w:t>
      </w:r>
      <w:r w:rsidR="00E60BB8" w:rsidRPr="00E9395E">
        <w:rPr>
          <w:rFonts w:ascii="Times New Roman" w:hAnsi="Times New Roman" w:cs="Times New Roman"/>
        </w:rPr>
        <w:t xml:space="preserve"> personas and tableaus</w:t>
      </w:r>
      <w:r w:rsidR="00870C0A" w:rsidRPr="00E9395E">
        <w:rPr>
          <w:rFonts w:ascii="Times New Roman" w:hAnsi="Times New Roman" w:cs="Times New Roman"/>
        </w:rPr>
        <w:t xml:space="preserve"> but also</w:t>
      </w:r>
      <w:r w:rsidR="00E60BB8" w:rsidRPr="00E9395E">
        <w:rPr>
          <w:rFonts w:ascii="Times New Roman" w:hAnsi="Times New Roman" w:cs="Times New Roman"/>
        </w:rPr>
        <w:t xml:space="preserve"> analyze</w:t>
      </w:r>
      <w:r w:rsidR="00870C0A" w:rsidRPr="00E9395E">
        <w:rPr>
          <w:rFonts w:ascii="Times New Roman" w:hAnsi="Times New Roman" w:cs="Times New Roman"/>
        </w:rPr>
        <w:t>d</w:t>
      </w:r>
      <w:r w:rsidR="00E60BB8" w:rsidRPr="00E9395E">
        <w:rPr>
          <w:rFonts w:ascii="Times New Roman" w:hAnsi="Times New Roman" w:cs="Times New Roman"/>
        </w:rPr>
        <w:t xml:space="preserve"> </w:t>
      </w:r>
      <w:r w:rsidR="00870C0A" w:rsidRPr="00E9395E">
        <w:rPr>
          <w:rFonts w:ascii="Times New Roman" w:hAnsi="Times New Roman" w:cs="Times New Roman"/>
        </w:rPr>
        <w:t xml:space="preserve">the world of creation, </w:t>
      </w:r>
      <w:r w:rsidR="00E60BB8" w:rsidRPr="00E9395E">
        <w:rPr>
          <w:rFonts w:ascii="Times New Roman" w:hAnsi="Times New Roman" w:cs="Times New Roman"/>
        </w:rPr>
        <w:t>the structure of personality</w:t>
      </w:r>
      <w:r w:rsidR="000630E7">
        <w:rPr>
          <w:rFonts w:ascii="Times New Roman" w:hAnsi="Times New Roman" w:cs="Times New Roman"/>
        </w:rPr>
        <w:t xml:space="preserve"> </w:t>
      </w:r>
      <w:r w:rsidR="000630E7">
        <w:rPr>
          <w:rFonts w:ascii="Times New Roman" w:hAnsi="Times New Roman" w:cs="Times New Roman"/>
        </w:rPr>
        <w:fldChar w:fldCharType="begin"/>
      </w:r>
      <w:r w:rsidR="000630E7">
        <w:rPr>
          <w:rFonts w:ascii="Times New Roman" w:hAnsi="Times New Roman" w:cs="Times New Roman"/>
        </w:rPr>
        <w:instrText xml:space="preserve"> ADDIN ZOTERO_ITEM CSL_CITATION {"citationID":"S07etqGC","properties":{"formattedCitation":"(Sobieszek and Art)","plainCitation":"(Sobieszek and Art)","noteIndex":0},"citationItems":[{"id":1228,"uris":["http://zotero.org/users/local/jsvqEXt1/items/EEVBRXGV"],"uri":["http://zotero.org/users/local/jsvqEXt1/items/EEVBRXGV"],"itemData":{"id":1228,"type":"book","title":"Ghost in the shell: photography and the human soul, 1850-2000: essays on camera portraiture","publisher":"Los Angeles County Museum of Art","source":"Google Scholar","title-short":"Ghost in the shell","author":[{"family":"Sobieszek","given":"Robert A."},{"family":"Art","given":"Los Angeles County Museum","dropping-particle":"of"}],"issued":{"date-parts":[["1999"]]}}}],"schema":"https://github.com/citation-style-language/schema/raw/master/csl-citation.json"} </w:instrText>
      </w:r>
      <w:r w:rsidR="000630E7">
        <w:rPr>
          <w:rFonts w:ascii="Times New Roman" w:hAnsi="Times New Roman" w:cs="Times New Roman"/>
        </w:rPr>
        <w:fldChar w:fldCharType="separate"/>
      </w:r>
      <w:r w:rsidR="000630E7" w:rsidRPr="000630E7">
        <w:rPr>
          <w:rFonts w:ascii="Times New Roman" w:hAnsi="Times New Roman" w:cs="Times New Roman"/>
        </w:rPr>
        <w:t>(Sobieszek and Art)</w:t>
      </w:r>
      <w:r w:rsidR="000630E7">
        <w:rPr>
          <w:rFonts w:ascii="Times New Roman" w:hAnsi="Times New Roman" w:cs="Times New Roman"/>
        </w:rPr>
        <w:fldChar w:fldCharType="end"/>
      </w:r>
      <w:r w:rsidR="00E60BB8" w:rsidRPr="00E9395E">
        <w:rPr>
          <w:rFonts w:ascii="Times New Roman" w:hAnsi="Times New Roman" w:cs="Times New Roman"/>
        </w:rPr>
        <w:t xml:space="preserve">. Taking archetypal roles from fairytales and pictures— a femme fatale or a mermaid or the working woman —she evokes these ways that narratives frequently take the propensity to objectify, stereotype and simplify women. " I </w:t>
      </w:r>
      <w:r w:rsidR="00E60BB8" w:rsidRPr="00E9395E">
        <w:rPr>
          <w:rFonts w:ascii="Times New Roman" w:hAnsi="Times New Roman" w:cs="Times New Roman"/>
        </w:rPr>
        <w:lastRenderedPageBreak/>
        <w:t>consider creating pictures that from the point be sort of sexy, bright, luscious and attractive, and so you know what you're looking at is something totally opposite</w:t>
      </w:r>
      <w:r w:rsidR="000630E7">
        <w:rPr>
          <w:rFonts w:ascii="Times New Roman" w:hAnsi="Times New Roman" w:cs="Times New Roman"/>
        </w:rPr>
        <w:t xml:space="preserve"> </w:t>
      </w:r>
      <w:r w:rsidR="000630E7">
        <w:rPr>
          <w:rFonts w:ascii="Times New Roman" w:hAnsi="Times New Roman" w:cs="Times New Roman"/>
        </w:rPr>
        <w:fldChar w:fldCharType="begin"/>
      </w:r>
      <w:r w:rsidR="000630E7">
        <w:rPr>
          <w:rFonts w:ascii="Times New Roman" w:hAnsi="Times New Roman" w:cs="Times New Roman"/>
        </w:rPr>
        <w:instrText xml:space="preserve"> ADDIN ZOTERO_ITEM CSL_CITATION {"citationID":"YnRwtUwa","properties":{"formattedCitation":"(Dalton et al.)","plainCitation":"(Dalton et al.)","noteIndex":0},"citationItems":[{"id":1229,"uris":["http://zotero.org/users/local/jsvqEXt1/items/S7NFKS6T"],"uri":["http://zotero.org/users/local/jsvqEXt1/items/S7NFKS6T"],"itemData":{"id":1229,"type":"article-journal","title":"Look at me: self-portrait photography after Cindy Sherman","container-title":"PAJ: A Journal of Performance and Art","page":"47–56","volume":"22","issue":"3","source":"Google Scholar","title-short":"Look at me","author":[{"family":"Dalton","given":"Jennifer"},{"family":"Lee","given":"Nikki S."},{"family":"Goicolea","given":"Anthony"},{"family":"Brown","given":"David Henry"}],"issued":{"date-parts":[["2000"]]}}}],"schema":"https://github.com/citation-style-language/schema/raw/master/csl-citation.json"} </w:instrText>
      </w:r>
      <w:r w:rsidR="000630E7">
        <w:rPr>
          <w:rFonts w:ascii="Times New Roman" w:hAnsi="Times New Roman" w:cs="Times New Roman"/>
        </w:rPr>
        <w:fldChar w:fldCharType="separate"/>
      </w:r>
      <w:r w:rsidR="000630E7" w:rsidRPr="000630E7">
        <w:rPr>
          <w:rFonts w:ascii="Times New Roman" w:hAnsi="Times New Roman" w:cs="Times New Roman"/>
        </w:rPr>
        <w:t>(Dalton et al.)</w:t>
      </w:r>
      <w:r w:rsidR="000630E7">
        <w:rPr>
          <w:rFonts w:ascii="Times New Roman" w:hAnsi="Times New Roman" w:cs="Times New Roman"/>
        </w:rPr>
        <w:fldChar w:fldCharType="end"/>
      </w:r>
      <w:r w:rsidR="00E60BB8" w:rsidRPr="00E9395E">
        <w:rPr>
          <w:rFonts w:ascii="Times New Roman" w:hAnsi="Times New Roman" w:cs="Times New Roman"/>
        </w:rPr>
        <w:t xml:space="preserve">. It seems boring to me to oppose this normal idea of beauty, because this is the easiest and the most evident way to find this reality. It's more difficult to see the different line " - Cindy Sherman. </w:t>
      </w:r>
    </w:p>
    <w:p w14:paraId="5992CB40" w14:textId="080D8069" w:rsidR="00E60BB8" w:rsidRPr="00E9395E" w:rsidRDefault="00870C0A" w:rsidP="00870C0A">
      <w:pPr>
        <w:rPr>
          <w:rFonts w:ascii="Times New Roman" w:hAnsi="Times New Roman" w:cs="Times New Roman"/>
        </w:rPr>
      </w:pPr>
      <w:r w:rsidRPr="00E9395E">
        <w:rPr>
          <w:rFonts w:ascii="Times New Roman" w:hAnsi="Times New Roman" w:cs="Times New Roman"/>
        </w:rPr>
        <w:t>There is a much need to emphasize the importance arts vs. Vanity.</w:t>
      </w:r>
      <w:r w:rsidR="00E60BB8" w:rsidRPr="00E9395E">
        <w:rPr>
          <w:rFonts w:ascii="Times New Roman" w:hAnsi="Times New Roman" w:cs="Times New Roman"/>
        </w:rPr>
        <w:t xml:space="preserve"> If you see value and beauty in individual portrait business, don' t be scared of adopting it. If you don' t need to be recognized, change yourself with the aid of cosmetics, wigs, and costumes. That doesn’t think you get to take poses or expressions that make you feel uneasy. You don' 't get to discover the insecurities if you don' 't need to. </w:t>
      </w:r>
    </w:p>
    <w:p w14:paraId="00EAD26B" w14:textId="46445E7B" w:rsidR="006C67F0" w:rsidRPr="00E9395E" w:rsidRDefault="006C67F0" w:rsidP="006C67F0">
      <w:pPr>
        <w:ind w:firstLine="0"/>
        <w:rPr>
          <w:rFonts w:ascii="Times New Roman" w:hAnsi="Times New Roman" w:cs="Times New Roman"/>
        </w:rPr>
      </w:pPr>
      <w:r w:rsidRPr="00E9395E">
        <w:rPr>
          <w:rFonts w:ascii="Times New Roman" w:hAnsi="Times New Roman" w:cs="Times New Roman"/>
        </w:rPr>
        <w:tab/>
        <w:t xml:space="preserve">If you don' t take models to be with or could simply be more comfortable experimenting on your personal, take seeking some self-portraits. </w:t>
      </w:r>
      <w:r w:rsidR="0052169E" w:rsidRPr="00E9395E">
        <w:rPr>
          <w:rFonts w:ascii="Times New Roman" w:hAnsi="Times New Roman" w:cs="Times New Roman"/>
        </w:rPr>
        <w:t xml:space="preserve">Self-portraits gives one more control over the photograph, and will add something </w:t>
      </w:r>
      <w:r w:rsidR="000957AF" w:rsidRPr="00E9395E">
        <w:rPr>
          <w:rFonts w:ascii="Times New Roman" w:hAnsi="Times New Roman" w:cs="Times New Roman"/>
        </w:rPr>
        <w:t>phenomenal</w:t>
      </w:r>
      <w:r w:rsidR="0052169E" w:rsidRPr="00E9395E">
        <w:rPr>
          <w:rFonts w:ascii="Times New Roman" w:hAnsi="Times New Roman" w:cs="Times New Roman"/>
        </w:rPr>
        <w:t xml:space="preserve"> to the portfolio.</w:t>
      </w:r>
      <w:r w:rsidRPr="00E9395E">
        <w:rPr>
          <w:rFonts w:ascii="Times New Roman" w:hAnsi="Times New Roman" w:cs="Times New Roman"/>
        </w:rPr>
        <w:t xml:space="preserve"> Black and white pictures </w:t>
      </w:r>
      <w:r w:rsidR="00457AF1" w:rsidRPr="00E9395E">
        <w:rPr>
          <w:rFonts w:ascii="Times New Roman" w:hAnsi="Times New Roman" w:cs="Times New Roman"/>
        </w:rPr>
        <w:t>are important in this regard because black and white pictures are impressive and powe</w:t>
      </w:r>
      <w:r w:rsidR="00CD1448" w:rsidRPr="00E9395E">
        <w:rPr>
          <w:rFonts w:ascii="Times New Roman" w:hAnsi="Times New Roman" w:cs="Times New Roman"/>
        </w:rPr>
        <w:t>r</w:t>
      </w:r>
      <w:r w:rsidR="00457AF1" w:rsidRPr="00E9395E">
        <w:rPr>
          <w:rFonts w:ascii="Times New Roman" w:hAnsi="Times New Roman" w:cs="Times New Roman"/>
        </w:rPr>
        <w:t>ful at the same time</w:t>
      </w:r>
      <w:r w:rsidR="000630E7">
        <w:rPr>
          <w:rFonts w:ascii="Times New Roman" w:hAnsi="Times New Roman" w:cs="Times New Roman"/>
        </w:rPr>
        <w:t xml:space="preserve"> </w:t>
      </w:r>
      <w:r w:rsidR="000630E7">
        <w:rPr>
          <w:rFonts w:ascii="Times New Roman" w:hAnsi="Times New Roman" w:cs="Times New Roman"/>
        </w:rPr>
        <w:fldChar w:fldCharType="begin"/>
      </w:r>
      <w:r w:rsidR="000630E7">
        <w:rPr>
          <w:rFonts w:ascii="Times New Roman" w:hAnsi="Times New Roman" w:cs="Times New Roman"/>
        </w:rPr>
        <w:instrText xml:space="preserve"> ADDIN ZOTERO_ITEM CSL_CITATION {"citationID":"CEFMooxv","properties":{"formattedCitation":"(Bau)","plainCitation":"(Bau)","noteIndex":0},"citationItems":[{"id":1230,"uris":["http://zotero.org/users/local/jsvqEXt1/items/U3J9AJMY"],"uri":["http://zotero.org/users/local/jsvqEXt1/items/U3J9AJMY"],"itemData":{"id":1230,"type":"article-journal","title":"Cindy Sherman Retrospective","source":"Google Scholar","author":[{"family":"Bau","given":"Berlin"}],"issued":{"date-parts":[["2007"]]}}}],"schema":"https://github.com/citation-style-language/schema/raw/master/csl-citation.json"} </w:instrText>
      </w:r>
      <w:r w:rsidR="000630E7">
        <w:rPr>
          <w:rFonts w:ascii="Times New Roman" w:hAnsi="Times New Roman" w:cs="Times New Roman"/>
        </w:rPr>
        <w:fldChar w:fldCharType="separate"/>
      </w:r>
      <w:r w:rsidR="000630E7" w:rsidRPr="000630E7">
        <w:rPr>
          <w:rFonts w:ascii="Times New Roman" w:hAnsi="Times New Roman" w:cs="Times New Roman"/>
        </w:rPr>
        <w:t>(Bau)</w:t>
      </w:r>
      <w:r w:rsidR="000630E7">
        <w:rPr>
          <w:rFonts w:ascii="Times New Roman" w:hAnsi="Times New Roman" w:cs="Times New Roman"/>
        </w:rPr>
        <w:fldChar w:fldCharType="end"/>
      </w:r>
      <w:r w:rsidR="00457AF1" w:rsidRPr="00E9395E">
        <w:rPr>
          <w:rFonts w:ascii="Times New Roman" w:hAnsi="Times New Roman" w:cs="Times New Roman"/>
        </w:rPr>
        <w:t>.</w:t>
      </w:r>
      <w:r w:rsidRPr="00E9395E">
        <w:rPr>
          <w:rFonts w:ascii="Times New Roman" w:hAnsi="Times New Roman" w:cs="Times New Roman"/>
        </w:rPr>
        <w:t xml:space="preserve"> They placed more importance on brightness, contrast, and quality, which may help you express the feeling or message that you're getting for. </w:t>
      </w:r>
    </w:p>
    <w:p w14:paraId="4B96FF01" w14:textId="77777777" w:rsidR="006C67F0" w:rsidRPr="00E9395E" w:rsidRDefault="006C67F0" w:rsidP="006C67F0">
      <w:pPr>
        <w:rPr>
          <w:rFonts w:ascii="Times New Roman" w:hAnsi="Times New Roman" w:cs="Times New Roman"/>
        </w:rPr>
      </w:pPr>
      <w:r w:rsidRPr="00E9395E">
        <w:rPr>
          <w:rFonts w:ascii="Times New Roman" w:hAnsi="Times New Roman" w:cs="Times New Roman"/>
        </w:rPr>
        <w:t xml:space="preserve">No list of self-portrait business could remain full without Cindy Sherman. Working in business since the late-1970s, she acts as a chameleon at her personal business, disguising herself as the ever-changing variety of roles. Her work has made her an important leader in modern art, and her image Untitled #96 made the number in auction in 2011. It was traded in </w:t>
      </w:r>
      <w:proofErr w:type="spellStart"/>
      <w:r w:rsidRPr="00E9395E">
        <w:rPr>
          <w:rFonts w:ascii="Times New Roman" w:hAnsi="Times New Roman" w:cs="Times New Roman"/>
        </w:rPr>
        <w:t>christie's</w:t>
      </w:r>
      <w:proofErr w:type="spellEnd"/>
      <w:r w:rsidRPr="00E9395E">
        <w:rPr>
          <w:rFonts w:ascii="Times New Roman" w:hAnsi="Times New Roman" w:cs="Times New Roman"/>
        </w:rPr>
        <w:t xml:space="preserve"> for $ 3.89 million, making it the most expensive picture ever sold in this moment. </w:t>
      </w:r>
    </w:p>
    <w:p w14:paraId="16BD01B3" w14:textId="0BDE4DC7" w:rsidR="006C67F0" w:rsidRPr="00E9395E" w:rsidRDefault="006C67F0" w:rsidP="0019029B">
      <w:pPr>
        <w:rPr>
          <w:rFonts w:ascii="Times New Roman" w:hAnsi="Times New Roman" w:cs="Times New Roman"/>
        </w:rPr>
      </w:pPr>
      <w:r w:rsidRPr="00E9395E">
        <w:rPr>
          <w:rFonts w:ascii="Times New Roman" w:hAnsi="Times New Roman" w:cs="Times New Roman"/>
        </w:rPr>
        <w:t xml:space="preserve">Cindy Sherman famously masquerades as the myriad of feminine roles in her self-portrait business. Inventing personas and tableaus, she analyzes the structure of personality, the world of creation, and the artifice of business. Taking archetypal roles from fairytales and pictures— a </w:t>
      </w:r>
      <w:r w:rsidRPr="00E9395E">
        <w:rPr>
          <w:rFonts w:ascii="Times New Roman" w:hAnsi="Times New Roman" w:cs="Times New Roman"/>
        </w:rPr>
        <w:lastRenderedPageBreak/>
        <w:t>femme fatale or a mermaid or the working woman —she evokes these ways that narratives frequently take the propensity to objectify, stereotype and simplify women</w:t>
      </w:r>
      <w:r w:rsidR="000630E7">
        <w:rPr>
          <w:rFonts w:ascii="Times New Roman" w:hAnsi="Times New Roman" w:cs="Times New Roman"/>
        </w:rPr>
        <w:t xml:space="preserve"> </w:t>
      </w:r>
      <w:r w:rsidR="000630E7">
        <w:rPr>
          <w:rFonts w:ascii="Times New Roman" w:hAnsi="Times New Roman" w:cs="Times New Roman"/>
        </w:rPr>
        <w:fldChar w:fldCharType="begin"/>
      </w:r>
      <w:r w:rsidR="000630E7">
        <w:rPr>
          <w:rFonts w:ascii="Times New Roman" w:hAnsi="Times New Roman" w:cs="Times New Roman"/>
        </w:rPr>
        <w:instrText xml:space="preserve"> ADDIN ZOTERO_ITEM CSL_CITATION {"citationID":"Ngw8QFuF","properties":{"formattedCitation":"(Dalton et al.)","plainCitation":"(Dalton et al.)","noteIndex":0},"citationItems":[{"id":1229,"uris":["http://zotero.org/users/local/jsvqEXt1/items/S7NFKS6T"],"uri":["http://zotero.org/users/local/jsvqEXt1/items/S7NFKS6T"],"itemData":{"id":1229,"type":"article-journal","title":"Look at me: self-portrait photography after Cindy Sherman","container-title":"PAJ: A Journal of Performance and Art","page":"47–56","volume":"22","issue":"3","source":"Google Scholar","title-short":"Look at me","author":[{"family":"Dalton","given":"Jennifer"},{"family":"Lee","given":"Nikki S."},{"family":"Goicolea","given":"Anthony"},{"family":"Brown","given":"David Henry"}],"issued":{"date-parts":[["2000"]]}}}],"schema":"https://github.com/citation-style-language/schema/raw/master/csl-citation.json"} </w:instrText>
      </w:r>
      <w:r w:rsidR="000630E7">
        <w:rPr>
          <w:rFonts w:ascii="Times New Roman" w:hAnsi="Times New Roman" w:cs="Times New Roman"/>
        </w:rPr>
        <w:fldChar w:fldCharType="separate"/>
      </w:r>
      <w:r w:rsidR="000630E7" w:rsidRPr="000630E7">
        <w:rPr>
          <w:rFonts w:ascii="Times New Roman" w:hAnsi="Times New Roman" w:cs="Times New Roman"/>
        </w:rPr>
        <w:t>(Dalton et al.)</w:t>
      </w:r>
      <w:r w:rsidR="000630E7">
        <w:rPr>
          <w:rFonts w:ascii="Times New Roman" w:hAnsi="Times New Roman" w:cs="Times New Roman"/>
        </w:rPr>
        <w:fldChar w:fldCharType="end"/>
      </w:r>
      <w:r w:rsidRPr="00E9395E">
        <w:rPr>
          <w:rFonts w:ascii="Times New Roman" w:hAnsi="Times New Roman" w:cs="Times New Roman"/>
        </w:rPr>
        <w:t>.</w:t>
      </w:r>
    </w:p>
    <w:p w14:paraId="208531AE" w14:textId="64BAB18D" w:rsidR="000E7B5E" w:rsidRPr="00E9395E" w:rsidRDefault="000E7B5E" w:rsidP="005955F4">
      <w:pPr>
        <w:ind w:firstLine="0"/>
        <w:rPr>
          <w:rFonts w:ascii="Times New Roman" w:hAnsi="Times New Roman" w:cs="Times New Roman"/>
        </w:rPr>
      </w:pPr>
      <w:r w:rsidRPr="00E9395E">
        <w:rPr>
          <w:rFonts w:ascii="Times New Roman" w:hAnsi="Times New Roman" w:cs="Times New Roman"/>
        </w:rPr>
        <w:tab/>
      </w:r>
      <w:r w:rsidR="0019029B" w:rsidRPr="00E9395E">
        <w:rPr>
          <w:rFonts w:ascii="Times New Roman" w:hAnsi="Times New Roman" w:cs="Times New Roman"/>
        </w:rPr>
        <w:t>Self-portrait photography renders the picture business, and also</w:t>
      </w:r>
      <w:r w:rsidRPr="00E9395E">
        <w:rPr>
          <w:rFonts w:ascii="Times New Roman" w:hAnsi="Times New Roman" w:cs="Times New Roman"/>
        </w:rPr>
        <w:t xml:space="preserve"> </w:t>
      </w:r>
      <w:r w:rsidR="0019029B" w:rsidRPr="00E9395E">
        <w:rPr>
          <w:rFonts w:ascii="Times New Roman" w:hAnsi="Times New Roman" w:cs="Times New Roman"/>
        </w:rPr>
        <w:t>i</w:t>
      </w:r>
      <w:r w:rsidRPr="00E9395E">
        <w:rPr>
          <w:rFonts w:ascii="Times New Roman" w:hAnsi="Times New Roman" w:cs="Times New Roman"/>
        </w:rPr>
        <w:t xml:space="preserve">t is </w:t>
      </w:r>
      <w:r w:rsidR="0019029B" w:rsidRPr="00E9395E">
        <w:rPr>
          <w:rFonts w:ascii="Times New Roman" w:hAnsi="Times New Roman" w:cs="Times New Roman"/>
        </w:rPr>
        <w:t>considered pivotal for</w:t>
      </w:r>
      <w:r w:rsidRPr="00E9395E">
        <w:rPr>
          <w:rFonts w:ascii="Times New Roman" w:hAnsi="Times New Roman" w:cs="Times New Roman"/>
        </w:rPr>
        <w:t xml:space="preserve"> talented supporting roles</w:t>
      </w:r>
      <w:r w:rsidR="0019029B" w:rsidRPr="00E9395E">
        <w:rPr>
          <w:rFonts w:ascii="Times New Roman" w:hAnsi="Times New Roman" w:cs="Times New Roman"/>
        </w:rPr>
        <w:t>.</w:t>
      </w:r>
      <w:r w:rsidRPr="00E9395E">
        <w:rPr>
          <w:rFonts w:ascii="Times New Roman" w:hAnsi="Times New Roman" w:cs="Times New Roman"/>
        </w:rPr>
        <w:t xml:space="preserve"> </w:t>
      </w:r>
      <w:r w:rsidR="0019029B" w:rsidRPr="00E9395E">
        <w:rPr>
          <w:rFonts w:ascii="Times New Roman" w:hAnsi="Times New Roman" w:cs="Times New Roman"/>
        </w:rPr>
        <w:t>If an artist prefers less cluttered setting, as Cindy Sherman does, then portraits looks more vibrant, appeals the on lookers.</w:t>
      </w:r>
      <w:r w:rsidRPr="00E9395E">
        <w:rPr>
          <w:rFonts w:ascii="Times New Roman" w:hAnsi="Times New Roman" w:cs="Times New Roman"/>
        </w:rPr>
        <w:t xml:space="preserve"> </w:t>
      </w:r>
      <w:r w:rsidR="00633098" w:rsidRPr="00E9395E">
        <w:rPr>
          <w:rFonts w:ascii="Times New Roman" w:hAnsi="Times New Roman" w:cs="Times New Roman"/>
        </w:rPr>
        <w:t>Cindy Sherman, in all her work avoided to choose a complicated scene.</w:t>
      </w:r>
      <w:r w:rsidR="005C0D27" w:rsidRPr="00E9395E">
        <w:rPr>
          <w:rFonts w:ascii="Times New Roman" w:hAnsi="Times New Roman" w:cs="Times New Roman"/>
        </w:rPr>
        <w:t xml:space="preserve"> For instance, if someone takes with its aperture wide open then the person in the picture would stand out and background woul</w:t>
      </w:r>
      <w:r w:rsidR="005955F4" w:rsidRPr="00E9395E">
        <w:rPr>
          <w:rFonts w:ascii="Times New Roman" w:hAnsi="Times New Roman" w:cs="Times New Roman"/>
        </w:rPr>
        <w:t>d</w:t>
      </w:r>
      <w:r w:rsidR="005C0D27" w:rsidRPr="00E9395E">
        <w:rPr>
          <w:rFonts w:ascii="Times New Roman" w:hAnsi="Times New Roman" w:cs="Times New Roman"/>
        </w:rPr>
        <w:t xml:space="preserve"> be shadowed.</w:t>
      </w:r>
      <w:r w:rsidR="005955F4" w:rsidRPr="00E9395E">
        <w:rPr>
          <w:rFonts w:ascii="Times New Roman" w:hAnsi="Times New Roman" w:cs="Times New Roman"/>
        </w:rPr>
        <w:t xml:space="preserve"> P</w:t>
      </w:r>
      <w:r w:rsidRPr="00E9395E">
        <w:rPr>
          <w:rFonts w:ascii="Times New Roman" w:hAnsi="Times New Roman" w:cs="Times New Roman"/>
        </w:rPr>
        <w:t xml:space="preserve">icture photography or Portrait in photography is a picture of a person or group of people that captures the personality of the person by using powerful light, backgrounds, and models. The painting photo might be artistic, or it might be objective, as part of the medical examination. Often, portraits are commissioned for special occasions, e.g., marriages or education events. Portraits may serve some purposes, from use on a private Web site to show in the room of the job. </w:t>
      </w:r>
    </w:p>
    <w:p w14:paraId="693A5758" w14:textId="1AE73C70" w:rsidR="00C32DD4" w:rsidRPr="00E9395E" w:rsidRDefault="00C32DD4" w:rsidP="005955F4">
      <w:pPr>
        <w:ind w:firstLine="0"/>
        <w:rPr>
          <w:rFonts w:ascii="Times New Roman" w:hAnsi="Times New Roman" w:cs="Times New Roman"/>
        </w:rPr>
      </w:pPr>
      <w:r w:rsidRPr="00E9395E">
        <w:rPr>
          <w:rFonts w:ascii="Times New Roman" w:hAnsi="Times New Roman" w:cs="Times New Roman"/>
        </w:rPr>
        <w:tab/>
        <w:t>If we talk about the Cindy Sherman’s Society Portrait then this particular portrait seems acerbic.</w:t>
      </w:r>
      <w:r w:rsidR="004112D8" w:rsidRPr="00E9395E">
        <w:rPr>
          <w:rFonts w:ascii="Times New Roman" w:hAnsi="Times New Roman" w:cs="Times New Roman"/>
        </w:rPr>
        <w:t xml:space="preserve"> The women pictured in the portrait have surely lost the appeal of youth.</w:t>
      </w:r>
      <w:r w:rsidR="007C7CFA" w:rsidRPr="00E9395E">
        <w:rPr>
          <w:rFonts w:ascii="Times New Roman" w:hAnsi="Times New Roman" w:cs="Times New Roman"/>
        </w:rPr>
        <w:t xml:space="preserve"> Besides, the woman who stands out in the picture appears to be trying to counterpoise the lack of youth allure with cosmetic procedure that are unconvincin</w:t>
      </w:r>
      <w:r w:rsidR="001454C0" w:rsidRPr="00E9395E">
        <w:rPr>
          <w:rFonts w:ascii="Times New Roman" w:hAnsi="Times New Roman" w:cs="Times New Roman"/>
        </w:rPr>
        <w:t>g.</w:t>
      </w:r>
      <w:r w:rsidR="009B785B" w:rsidRPr="00E9395E">
        <w:rPr>
          <w:rFonts w:ascii="Times New Roman" w:hAnsi="Times New Roman" w:cs="Times New Roman"/>
        </w:rPr>
        <w:t xml:space="preserve"> </w:t>
      </w:r>
      <w:r w:rsidR="0083094A" w:rsidRPr="00E9395E">
        <w:rPr>
          <w:rFonts w:ascii="Times New Roman" w:hAnsi="Times New Roman" w:cs="Times New Roman"/>
        </w:rPr>
        <w:t xml:space="preserve">Younger audience that has yet to witness the </w:t>
      </w:r>
      <w:r w:rsidR="009B785B" w:rsidRPr="00E9395E">
        <w:rPr>
          <w:rFonts w:ascii="Times New Roman" w:hAnsi="Times New Roman" w:cs="Times New Roman"/>
        </w:rPr>
        <w:t>wrinkle</w:t>
      </w:r>
      <w:r w:rsidR="0083094A" w:rsidRPr="00E9395E">
        <w:rPr>
          <w:rFonts w:ascii="Times New Roman" w:hAnsi="Times New Roman" w:cs="Times New Roman"/>
        </w:rPr>
        <w:t xml:space="preserve"> on their skin finds easy to mock a woman with no fewer than hundreds of wrinkles.</w:t>
      </w:r>
      <w:r w:rsidR="009B785B" w:rsidRPr="00E9395E">
        <w:rPr>
          <w:rFonts w:ascii="Times New Roman" w:hAnsi="Times New Roman" w:cs="Times New Roman"/>
        </w:rPr>
        <w:t xml:space="preserve"> </w:t>
      </w:r>
      <w:r w:rsidR="00663AAD" w:rsidRPr="00E9395E">
        <w:rPr>
          <w:rFonts w:ascii="Times New Roman" w:hAnsi="Times New Roman" w:cs="Times New Roman"/>
        </w:rPr>
        <w:t xml:space="preserve">The picture we see of Cindy’s in Pink Robes and Color studies are all about the psychology. Besides, those pictures of Cindy’s clearly </w:t>
      </w:r>
      <w:r w:rsidR="00EE4A96" w:rsidRPr="00E9395E">
        <w:rPr>
          <w:rFonts w:ascii="Times New Roman" w:hAnsi="Times New Roman" w:cs="Times New Roman"/>
        </w:rPr>
        <w:t>delineate</w:t>
      </w:r>
      <w:r w:rsidR="00663AAD" w:rsidRPr="00E9395E">
        <w:rPr>
          <w:rFonts w:ascii="Times New Roman" w:hAnsi="Times New Roman" w:cs="Times New Roman"/>
        </w:rPr>
        <w:t xml:space="preserve"> the gap between the what we perceive of ourselves and what other look in to us.</w:t>
      </w:r>
      <w:r w:rsidR="00446BD3" w:rsidRPr="00E9395E">
        <w:rPr>
          <w:rFonts w:ascii="Times New Roman" w:hAnsi="Times New Roman" w:cs="Times New Roman"/>
        </w:rPr>
        <w:t xml:space="preserve"> </w:t>
      </w:r>
      <w:r w:rsidR="00EE4A96" w:rsidRPr="00E9395E">
        <w:rPr>
          <w:rFonts w:ascii="Times New Roman" w:hAnsi="Times New Roman" w:cs="Times New Roman"/>
        </w:rPr>
        <w:t xml:space="preserve">The mature women of Flappers also </w:t>
      </w:r>
      <w:r w:rsidR="008B5203" w:rsidRPr="00E9395E">
        <w:rPr>
          <w:rFonts w:ascii="Times New Roman" w:hAnsi="Times New Roman" w:cs="Times New Roman"/>
        </w:rPr>
        <w:t>outline</w:t>
      </w:r>
      <w:r w:rsidR="00EE4A96" w:rsidRPr="00E9395E">
        <w:rPr>
          <w:rFonts w:ascii="Times New Roman" w:hAnsi="Times New Roman" w:cs="Times New Roman"/>
        </w:rPr>
        <w:t xml:space="preserve"> the concerns of Cindy Sherman regarding ageing.</w:t>
      </w:r>
      <w:r w:rsidR="00F75D30" w:rsidRPr="00E9395E">
        <w:rPr>
          <w:rFonts w:ascii="Times New Roman" w:hAnsi="Times New Roman" w:cs="Times New Roman"/>
        </w:rPr>
        <w:t xml:space="preserve"> </w:t>
      </w:r>
      <w:r w:rsidR="000252FF" w:rsidRPr="00E9395E">
        <w:rPr>
          <w:rFonts w:ascii="Times New Roman" w:hAnsi="Times New Roman" w:cs="Times New Roman"/>
        </w:rPr>
        <w:t>Cindy Sherman’s has very much to do with who we actually are and what places do we come from, and what are own preferences and values.</w:t>
      </w:r>
      <w:r w:rsidR="00734121" w:rsidRPr="00E9395E">
        <w:rPr>
          <w:rFonts w:ascii="Times New Roman" w:hAnsi="Times New Roman" w:cs="Times New Roman"/>
        </w:rPr>
        <w:t xml:space="preserve"> Sherman’s work reveals so much about the ambiguous intention she carries.</w:t>
      </w:r>
      <w:r w:rsidR="00663AAD" w:rsidRPr="00E9395E">
        <w:rPr>
          <w:rFonts w:ascii="Times New Roman" w:hAnsi="Times New Roman" w:cs="Times New Roman"/>
        </w:rPr>
        <w:t xml:space="preserve"> </w:t>
      </w:r>
    </w:p>
    <w:p w14:paraId="34065534" w14:textId="24FCD05A" w:rsidR="00233212" w:rsidRPr="00E9395E" w:rsidRDefault="00233212" w:rsidP="005955F4">
      <w:pPr>
        <w:ind w:firstLine="0"/>
        <w:rPr>
          <w:rFonts w:ascii="Times New Roman" w:hAnsi="Times New Roman" w:cs="Times New Roman"/>
        </w:rPr>
      </w:pPr>
      <w:r w:rsidRPr="00E9395E">
        <w:rPr>
          <w:rFonts w:ascii="Times New Roman" w:hAnsi="Times New Roman" w:cs="Times New Roman"/>
        </w:rPr>
        <w:lastRenderedPageBreak/>
        <w:tab/>
        <w:t>Cindy Sherman embodies different characters, like the sitters of the great masters, while exploring self-image and the perception of others in a modern context. Some of the issues she explores are; the female experience, exploitation in film, aging, and different standards of beauty. She is a master of disguise, yet while in disguise she reveals much about herself. Her power and insecurity shine through her work</w:t>
      </w:r>
      <w:r w:rsidR="000630E7">
        <w:rPr>
          <w:rFonts w:ascii="Times New Roman" w:hAnsi="Times New Roman" w:cs="Times New Roman"/>
        </w:rPr>
        <w:t xml:space="preserve"> </w:t>
      </w:r>
      <w:r w:rsidR="000630E7">
        <w:rPr>
          <w:rFonts w:ascii="Times New Roman" w:hAnsi="Times New Roman" w:cs="Times New Roman"/>
        </w:rPr>
        <w:fldChar w:fldCharType="begin"/>
      </w:r>
      <w:r w:rsidR="000630E7">
        <w:rPr>
          <w:rFonts w:ascii="Times New Roman" w:hAnsi="Times New Roman" w:cs="Times New Roman"/>
        </w:rPr>
        <w:instrText xml:space="preserve"> ADDIN ZOTERO_ITEM CSL_CITATION {"citationID":"rKgovh5v","properties":{"formattedCitation":"(Bau)","plainCitation":"(Bau)","noteIndex":0},"citationItems":[{"id":1230,"uris":["http://zotero.org/users/local/jsvqEXt1/items/U3J9AJMY"],"uri":["http://zotero.org/users/local/jsvqEXt1/items/U3J9AJMY"],"itemData":{"id":1230,"type":"article-journal","title":"Cindy Sherman Retrospective","source":"Google Scholar","author":[{"family":"Bau","given":"Berlin"}],"issued":{"date-parts":[["2007"]]}}}],"schema":"https://github.com/citation-style-language/schema/raw/master/csl-citation.json"} </w:instrText>
      </w:r>
      <w:r w:rsidR="000630E7">
        <w:rPr>
          <w:rFonts w:ascii="Times New Roman" w:hAnsi="Times New Roman" w:cs="Times New Roman"/>
        </w:rPr>
        <w:fldChar w:fldCharType="separate"/>
      </w:r>
      <w:r w:rsidR="000630E7" w:rsidRPr="000630E7">
        <w:rPr>
          <w:rFonts w:ascii="Times New Roman" w:hAnsi="Times New Roman" w:cs="Times New Roman"/>
        </w:rPr>
        <w:t>(Bau)</w:t>
      </w:r>
      <w:r w:rsidR="000630E7">
        <w:rPr>
          <w:rFonts w:ascii="Times New Roman" w:hAnsi="Times New Roman" w:cs="Times New Roman"/>
        </w:rPr>
        <w:fldChar w:fldCharType="end"/>
      </w:r>
      <w:r w:rsidRPr="00E9395E">
        <w:rPr>
          <w:rFonts w:ascii="Times New Roman" w:hAnsi="Times New Roman" w:cs="Times New Roman"/>
        </w:rPr>
        <w:t>. Much of her photography, from her older film stills series to her newer self- portraits reminiscent of "Desperate Housewives," addresses issues of women in celebrity culture.</w:t>
      </w:r>
    </w:p>
    <w:p w14:paraId="093C1EC9" w14:textId="5A8D14B7" w:rsidR="00FF238D" w:rsidRPr="00E9395E" w:rsidRDefault="00FF238D" w:rsidP="005955F4">
      <w:pPr>
        <w:ind w:firstLine="0"/>
        <w:rPr>
          <w:rFonts w:ascii="Times New Roman" w:hAnsi="Times New Roman" w:cs="Times New Roman"/>
          <w:b/>
          <w:bCs/>
        </w:rPr>
      </w:pPr>
      <w:r w:rsidRPr="00E9395E">
        <w:rPr>
          <w:rFonts w:ascii="Times New Roman" w:hAnsi="Times New Roman" w:cs="Times New Roman"/>
          <w:b/>
          <w:bCs/>
        </w:rPr>
        <w:t>Vivian Maier</w:t>
      </w:r>
    </w:p>
    <w:p w14:paraId="02E11426" w14:textId="3D8C908A" w:rsidR="003A1EB8" w:rsidRPr="00E9395E" w:rsidRDefault="00FF238D" w:rsidP="00FF238D">
      <w:pPr>
        <w:ind w:firstLine="0"/>
        <w:rPr>
          <w:rFonts w:ascii="Times New Roman" w:hAnsi="Times New Roman" w:cs="Times New Roman"/>
        </w:rPr>
      </w:pPr>
      <w:r w:rsidRPr="00E9395E">
        <w:rPr>
          <w:rFonts w:ascii="Times New Roman" w:hAnsi="Times New Roman" w:cs="Times New Roman"/>
          <w:b/>
          <w:bCs/>
        </w:rPr>
        <w:tab/>
      </w:r>
      <w:r w:rsidRPr="00E9395E">
        <w:rPr>
          <w:rFonts w:ascii="Times New Roman" w:hAnsi="Times New Roman" w:cs="Times New Roman"/>
        </w:rPr>
        <w:t xml:space="preserve">Vivian Maier was the street artist in the twentieth century. You may be familiar with </w:t>
      </w:r>
      <w:r w:rsidR="00FC2F17" w:rsidRPr="00E9395E">
        <w:rPr>
          <w:rFonts w:ascii="Times New Roman" w:hAnsi="Times New Roman" w:cs="Times New Roman"/>
        </w:rPr>
        <w:t>Maier’s</w:t>
      </w:r>
      <w:r w:rsidRPr="00E9395E">
        <w:rPr>
          <w:rFonts w:ascii="Times New Roman" w:hAnsi="Times New Roman" w:cs="Times New Roman"/>
        </w:rPr>
        <w:t xml:space="preserve"> business because of the American documentary movie that debuted in 2013 titled " discovering Vivian Maier ". </w:t>
      </w:r>
      <w:r w:rsidR="003449A3" w:rsidRPr="00E9395E">
        <w:rPr>
          <w:rFonts w:ascii="Times New Roman" w:hAnsi="Times New Roman" w:cs="Times New Roman"/>
        </w:rPr>
        <w:t xml:space="preserve">She has a great variety of </w:t>
      </w:r>
      <w:proofErr w:type="spellStart"/>
      <w:r w:rsidR="003449A3" w:rsidRPr="00E9395E">
        <w:rPr>
          <w:rFonts w:ascii="Times New Roman" w:hAnsi="Times New Roman" w:cs="Times New Roman"/>
        </w:rPr>
        <w:t>sel</w:t>
      </w:r>
      <w:proofErr w:type="spellEnd"/>
      <w:r w:rsidR="003449A3" w:rsidRPr="00E9395E">
        <w:rPr>
          <w:rFonts w:ascii="Times New Roman" w:hAnsi="Times New Roman" w:cs="Times New Roman"/>
        </w:rPr>
        <w:t>-portraits on the streets, and in most of her photos she uses the reflection of the buildings.</w:t>
      </w:r>
      <w:r w:rsidRPr="00E9395E">
        <w:rPr>
          <w:rFonts w:ascii="Times New Roman" w:hAnsi="Times New Roman" w:cs="Times New Roman"/>
        </w:rPr>
        <w:t xml:space="preserve"> Despite present's frenzy of individual portraits - they are nothing new. </w:t>
      </w:r>
      <w:r w:rsidR="003A1EB8" w:rsidRPr="00E9395E">
        <w:rPr>
          <w:rFonts w:ascii="Times New Roman" w:hAnsi="Times New Roman" w:cs="Times New Roman"/>
        </w:rPr>
        <w:t xml:space="preserve">People, since 1800, have been taking self-portrait pictures, and the contemporary selfie trend shows that people will continue to take picture of themselves in </w:t>
      </w:r>
      <w:r w:rsidR="00401226" w:rsidRPr="00E9395E">
        <w:rPr>
          <w:rFonts w:ascii="Times New Roman" w:hAnsi="Times New Roman" w:cs="Times New Roman"/>
        </w:rPr>
        <w:t>foreseeable</w:t>
      </w:r>
      <w:r w:rsidR="003A1EB8" w:rsidRPr="00E9395E">
        <w:rPr>
          <w:rFonts w:ascii="Times New Roman" w:hAnsi="Times New Roman" w:cs="Times New Roman"/>
        </w:rPr>
        <w:t xml:space="preserve"> time</w:t>
      </w:r>
      <w:r w:rsidR="000630E7">
        <w:rPr>
          <w:rFonts w:ascii="Times New Roman" w:hAnsi="Times New Roman" w:cs="Times New Roman"/>
        </w:rPr>
        <w:t xml:space="preserve"> </w:t>
      </w:r>
      <w:r w:rsidR="000630E7">
        <w:rPr>
          <w:rFonts w:ascii="Times New Roman" w:hAnsi="Times New Roman" w:cs="Times New Roman"/>
        </w:rPr>
        <w:fldChar w:fldCharType="begin"/>
      </w:r>
      <w:r w:rsidR="000630E7">
        <w:rPr>
          <w:rFonts w:ascii="Times New Roman" w:hAnsi="Times New Roman" w:cs="Times New Roman"/>
        </w:rPr>
        <w:instrText xml:space="preserve"> ADDIN ZOTERO_ITEM CSL_CITATION {"citationID":"sz1UfmJg","properties":{"formattedCitation":"(Maloof and Siskel)","plainCitation":"(Maloof and Siskel)","noteIndex":0},"citationItems":[{"id":1235,"uris":["http://zotero.org/users/local/jsvqEXt1/items/J5UQNQIH"],"uri":["http://zotero.org/users/local/jsvqEXt1/items/J5UQNQIH"],"itemData":{"id":1235,"type":"book","title":"Finding Vivian Maier","publisher":"Soda Pictures Limited","source":"Google Scholar","author":[{"family":"Maloof","given":"John"},{"family":"Siskel","given":"Charlie"}],"issued":{"date-parts":[["2014"]]}}}],"schema":"https://github.com/citation-style-language/schema/raw/master/csl-citation.json"} </w:instrText>
      </w:r>
      <w:r w:rsidR="000630E7">
        <w:rPr>
          <w:rFonts w:ascii="Times New Roman" w:hAnsi="Times New Roman" w:cs="Times New Roman"/>
        </w:rPr>
        <w:fldChar w:fldCharType="separate"/>
      </w:r>
      <w:r w:rsidR="000630E7" w:rsidRPr="000630E7">
        <w:rPr>
          <w:rFonts w:ascii="Times New Roman" w:hAnsi="Times New Roman" w:cs="Times New Roman"/>
        </w:rPr>
        <w:t>(Maloof and Siskel)</w:t>
      </w:r>
      <w:r w:rsidR="000630E7">
        <w:rPr>
          <w:rFonts w:ascii="Times New Roman" w:hAnsi="Times New Roman" w:cs="Times New Roman"/>
        </w:rPr>
        <w:fldChar w:fldCharType="end"/>
      </w:r>
      <w:r w:rsidR="003A1EB8" w:rsidRPr="00E9395E">
        <w:rPr>
          <w:rFonts w:ascii="Times New Roman" w:hAnsi="Times New Roman" w:cs="Times New Roman"/>
        </w:rPr>
        <w:t>.</w:t>
      </w:r>
      <w:r w:rsidR="00401226" w:rsidRPr="00E9395E">
        <w:rPr>
          <w:rFonts w:ascii="Times New Roman" w:hAnsi="Times New Roman" w:cs="Times New Roman"/>
        </w:rPr>
        <w:t xml:space="preserve"> However, it depends upon the people that how would they determine that picture is worth to display.</w:t>
      </w:r>
    </w:p>
    <w:p w14:paraId="2FC039C7" w14:textId="6D688BE0" w:rsidR="00FF238D" w:rsidRPr="00E9395E" w:rsidRDefault="00141F9C" w:rsidP="00FC2F17">
      <w:pPr>
        <w:rPr>
          <w:rFonts w:ascii="Times New Roman" w:hAnsi="Times New Roman" w:cs="Times New Roman"/>
        </w:rPr>
      </w:pPr>
      <w:r w:rsidRPr="00E9395E">
        <w:rPr>
          <w:rFonts w:ascii="Times New Roman" w:hAnsi="Times New Roman" w:cs="Times New Roman"/>
        </w:rPr>
        <w:t>As far as Vivian is concerned, her pictures transformed into an essential body of photographic arts in the 20</w:t>
      </w:r>
      <w:r w:rsidRPr="00E9395E">
        <w:rPr>
          <w:rFonts w:ascii="Times New Roman" w:hAnsi="Times New Roman" w:cs="Times New Roman"/>
          <w:vertAlign w:val="superscript"/>
        </w:rPr>
        <w:t>th</w:t>
      </w:r>
      <w:r w:rsidRPr="00E9395E">
        <w:rPr>
          <w:rFonts w:ascii="Times New Roman" w:hAnsi="Times New Roman" w:cs="Times New Roman"/>
        </w:rPr>
        <w:t xml:space="preserve"> century business, and one thing is worth mentioning here i.e. Vivian was a Vivian herself was business hobbyist.</w:t>
      </w:r>
      <w:r w:rsidR="00FC2F17" w:rsidRPr="00E9395E">
        <w:rPr>
          <w:rFonts w:ascii="Times New Roman" w:hAnsi="Times New Roman" w:cs="Times New Roman"/>
        </w:rPr>
        <w:t xml:space="preserve"> </w:t>
      </w:r>
      <w:r w:rsidR="00FF238D" w:rsidRPr="00E9395E">
        <w:rPr>
          <w:rFonts w:ascii="Times New Roman" w:hAnsi="Times New Roman" w:cs="Times New Roman"/>
        </w:rPr>
        <w:t xml:space="preserve">Maier was a nurse and adult with a secret love for business that resulted in around 100,000 negatives—mostly found posthumously. She pieced up the camera like never before </w:t>
      </w:r>
      <w:r w:rsidR="000630E7">
        <w:rPr>
          <w:rFonts w:ascii="Times New Roman" w:hAnsi="Times New Roman" w:cs="Times New Roman"/>
        </w:rPr>
        <w:fldChar w:fldCharType="begin"/>
      </w:r>
      <w:r w:rsidR="000630E7">
        <w:rPr>
          <w:rFonts w:ascii="Times New Roman" w:hAnsi="Times New Roman" w:cs="Times New Roman"/>
        </w:rPr>
        <w:instrText xml:space="preserve"> ADDIN ZOTERO_ITEM CSL_CITATION {"citationID":"cBXS4xQ3","properties":{"formattedCitation":"(Brant)","plainCitation":"(Brant)","noteIndex":0},"citationItems":[{"id":1236,"uris":["http://zotero.org/users/local/jsvqEXt1/items/AUYZD98R"],"uri":["http://zotero.org/users/local/jsvqEXt1/items/AUYZD98R"],"itemData":{"id":1236,"type":"article-journal","title":"‘Dozens who thought they knew her’: Finding Vivian Maier?","container-title":"European Journal of Life Writing","page":"1–6","volume":"4","source":"Google Scholar","title-short":"‘Dozens who thought they knew her’","author":[{"family":"Brant","given":"Clare"}],"issued":{"date-parts":[["2015"]]}}}],"schema":"https://github.com/citation-style-language/schema/raw/master/csl-citation.json"} </w:instrText>
      </w:r>
      <w:r w:rsidR="000630E7">
        <w:rPr>
          <w:rFonts w:ascii="Times New Roman" w:hAnsi="Times New Roman" w:cs="Times New Roman"/>
        </w:rPr>
        <w:fldChar w:fldCharType="separate"/>
      </w:r>
      <w:r w:rsidR="000630E7" w:rsidRPr="000630E7">
        <w:rPr>
          <w:rFonts w:ascii="Times New Roman" w:hAnsi="Times New Roman" w:cs="Times New Roman"/>
        </w:rPr>
        <w:t>(Brant)</w:t>
      </w:r>
      <w:r w:rsidR="000630E7">
        <w:rPr>
          <w:rFonts w:ascii="Times New Roman" w:hAnsi="Times New Roman" w:cs="Times New Roman"/>
        </w:rPr>
        <w:fldChar w:fldCharType="end"/>
      </w:r>
      <w:r w:rsidR="00FF238D" w:rsidRPr="00E9395E">
        <w:rPr>
          <w:rFonts w:ascii="Times New Roman" w:hAnsi="Times New Roman" w:cs="Times New Roman"/>
        </w:rPr>
        <w:t xml:space="preserve">. </w:t>
      </w:r>
    </w:p>
    <w:p w14:paraId="0522F1CF" w14:textId="492BB8FE" w:rsidR="00FF238D" w:rsidRPr="00E9395E" w:rsidRDefault="00FF238D" w:rsidP="000630E7">
      <w:pPr>
        <w:rPr>
          <w:rFonts w:ascii="Times New Roman" w:hAnsi="Times New Roman" w:cs="Times New Roman"/>
        </w:rPr>
      </w:pPr>
      <w:r w:rsidRPr="00E9395E">
        <w:rPr>
          <w:rFonts w:ascii="Times New Roman" w:hAnsi="Times New Roman" w:cs="Times New Roman"/>
        </w:rPr>
        <w:t xml:space="preserve">Who equals Vivian Maier? Now considered one of the twentieth century's greatest street photographers, Vivian Maier was the secret nurse who secretly had over 100,000 photos that </w:t>
      </w:r>
      <w:r w:rsidRPr="00E9395E">
        <w:rPr>
          <w:rFonts w:ascii="Times New Roman" w:hAnsi="Times New Roman" w:cs="Times New Roman"/>
        </w:rPr>
        <w:lastRenderedPageBreak/>
        <w:t xml:space="preserve">went undetected during her life. </w:t>
      </w:r>
      <w:r w:rsidR="00FC2F17" w:rsidRPr="00E9395E">
        <w:rPr>
          <w:rFonts w:ascii="Times New Roman" w:hAnsi="Times New Roman" w:cs="Times New Roman"/>
        </w:rPr>
        <w:t>John Maloof who happened to purchased her photos at a sale confided Maier’s prolific work in history books.</w:t>
      </w:r>
      <w:r w:rsidR="00593E41" w:rsidRPr="00E9395E">
        <w:rPr>
          <w:rFonts w:ascii="Times New Roman" w:hAnsi="Times New Roman" w:cs="Times New Roman"/>
        </w:rPr>
        <w:t xml:space="preserve"> Maier revealed the art that had never been revealed as she had witnessed unusual and fascinating experiences.</w:t>
      </w:r>
      <w:r w:rsidR="0095709E" w:rsidRPr="00E9395E">
        <w:rPr>
          <w:rFonts w:ascii="Times New Roman" w:hAnsi="Times New Roman" w:cs="Times New Roman"/>
        </w:rPr>
        <w:t xml:space="preserve"> The art she revealed had never been unveiled by any arts medium.</w:t>
      </w:r>
      <w:r w:rsidR="000630E7">
        <w:rPr>
          <w:rFonts w:ascii="Times New Roman" w:hAnsi="Times New Roman" w:cs="Times New Roman"/>
        </w:rPr>
        <w:t xml:space="preserve"> </w:t>
      </w:r>
      <w:r w:rsidRPr="00E9395E">
        <w:rPr>
          <w:rFonts w:ascii="Times New Roman" w:hAnsi="Times New Roman" w:cs="Times New Roman"/>
        </w:rPr>
        <w:t>Presently, Vivian Maier's structure of the business is being archived and catalogued for this pleasure of others and for the next generations. Today, with about 90 percent of her archive reconstructed, Vivian</w:t>
      </w:r>
      <w:r w:rsidR="003A1EB8" w:rsidRPr="00E9395E">
        <w:rPr>
          <w:rFonts w:ascii="Times New Roman" w:hAnsi="Times New Roman" w:cs="Times New Roman"/>
        </w:rPr>
        <w:t>’</w:t>
      </w:r>
      <w:r w:rsidRPr="00E9395E">
        <w:rPr>
          <w:rFonts w:ascii="Times New Roman" w:hAnsi="Times New Roman" w:cs="Times New Roman"/>
        </w:rPr>
        <w:t xml:space="preserve">s job is part of the resurgence in interest in the creation of Street Photography. </w:t>
      </w:r>
    </w:p>
    <w:p w14:paraId="28A33B69" w14:textId="5AC534C6" w:rsidR="00FF238D" w:rsidRPr="00E9395E" w:rsidRDefault="00FF238D" w:rsidP="00E9395E">
      <w:pPr>
        <w:rPr>
          <w:rFonts w:ascii="Times New Roman" w:hAnsi="Times New Roman" w:cs="Times New Roman"/>
        </w:rPr>
      </w:pPr>
      <w:r w:rsidRPr="00E9395E">
        <w:rPr>
          <w:rFonts w:ascii="Times New Roman" w:hAnsi="Times New Roman" w:cs="Times New Roman"/>
        </w:rPr>
        <w:t>At " Inventing Vivian Maier " (2013), Solomon-</w:t>
      </w:r>
      <w:proofErr w:type="spellStart"/>
      <w:r w:rsidRPr="00E9395E">
        <w:rPr>
          <w:rFonts w:ascii="Times New Roman" w:hAnsi="Times New Roman" w:cs="Times New Roman"/>
        </w:rPr>
        <w:t>Godeau</w:t>
      </w:r>
      <w:proofErr w:type="spellEnd"/>
      <w:r w:rsidRPr="00E9395E">
        <w:rPr>
          <w:rFonts w:ascii="Times New Roman" w:hAnsi="Times New Roman" w:cs="Times New Roman"/>
        </w:rPr>
        <w:t xml:space="preserve"> traces the posthumous growth of Maier, from the city nurse who always shot photos to the art sensation. Solomon-</w:t>
      </w:r>
      <w:proofErr w:type="spellStart"/>
      <w:r w:rsidRPr="00E9395E">
        <w:rPr>
          <w:rFonts w:ascii="Times New Roman" w:hAnsi="Times New Roman" w:cs="Times New Roman"/>
        </w:rPr>
        <w:t>Godeau</w:t>
      </w:r>
      <w:proofErr w:type="spellEnd"/>
      <w:r w:rsidRPr="00E9395E">
        <w:rPr>
          <w:rFonts w:ascii="Times New Roman" w:hAnsi="Times New Roman" w:cs="Times New Roman"/>
        </w:rPr>
        <w:t xml:space="preserve"> draws attention to how sexuality accentuates Maier's atmosphere as most acclaimed </w:t>
      </w:r>
      <w:r w:rsidR="003F78FD" w:rsidRPr="00E9395E">
        <w:rPr>
          <w:rFonts w:ascii="Times New Roman" w:hAnsi="Times New Roman" w:cs="Times New Roman"/>
        </w:rPr>
        <w:t>neighborhood</w:t>
      </w:r>
      <w:r w:rsidRPr="00E9395E">
        <w:rPr>
          <w:rFonts w:ascii="Times New Roman" w:hAnsi="Times New Roman" w:cs="Times New Roman"/>
        </w:rPr>
        <w:t xml:space="preserve"> photographers were masculine, passersby human</w:t>
      </w:r>
      <w:r w:rsidR="000630E7">
        <w:rPr>
          <w:rFonts w:ascii="Times New Roman" w:hAnsi="Times New Roman" w:cs="Times New Roman"/>
        </w:rPr>
        <w:t xml:space="preserve"> </w:t>
      </w:r>
      <w:r w:rsidR="000630E7">
        <w:rPr>
          <w:rFonts w:ascii="Times New Roman" w:hAnsi="Times New Roman" w:cs="Times New Roman"/>
        </w:rPr>
        <w:fldChar w:fldCharType="begin"/>
      </w:r>
      <w:r w:rsidR="000630E7">
        <w:rPr>
          <w:rFonts w:ascii="Times New Roman" w:hAnsi="Times New Roman" w:cs="Times New Roman"/>
        </w:rPr>
        <w:instrText xml:space="preserve"> ADDIN ZOTERO_ITEM CSL_CITATION {"citationID":"ujJOUrUd","properties":{"formattedCitation":"(Maier)","plainCitation":"(Maier)","noteIndex":0},"citationItems":[{"id":1237,"uris":["http://zotero.org/users/local/jsvqEXt1/items/ZRG47LYD"],"uri":["http://zotero.org/users/local/jsvqEXt1/items/ZRG47LYD"],"itemData":{"id":1237,"type":"book","title":"Vivian Maier: Self-Portraits","publisher":"PowerHouse Books","source":"Google Scholar","title-short":"Vivian Maier","author":[{"family":"Maier","given":"Vivian"}],"issued":{"date-parts":[["2013"]]}}}],"schema":"https://github.com/citation-style-language/schema/raw/master/csl-citation.json"} </w:instrText>
      </w:r>
      <w:r w:rsidR="000630E7">
        <w:rPr>
          <w:rFonts w:ascii="Times New Roman" w:hAnsi="Times New Roman" w:cs="Times New Roman"/>
        </w:rPr>
        <w:fldChar w:fldCharType="separate"/>
      </w:r>
      <w:r w:rsidR="000630E7" w:rsidRPr="000630E7">
        <w:rPr>
          <w:rFonts w:ascii="Times New Roman" w:hAnsi="Times New Roman" w:cs="Times New Roman"/>
        </w:rPr>
        <w:t>(Maier)</w:t>
      </w:r>
      <w:r w:rsidR="000630E7">
        <w:rPr>
          <w:rFonts w:ascii="Times New Roman" w:hAnsi="Times New Roman" w:cs="Times New Roman"/>
        </w:rPr>
        <w:fldChar w:fldCharType="end"/>
      </w:r>
      <w:r w:rsidRPr="00E9395E">
        <w:rPr>
          <w:rFonts w:ascii="Times New Roman" w:hAnsi="Times New Roman" w:cs="Times New Roman"/>
        </w:rPr>
        <w:t xml:space="preserve">. The mystique is bolstered by This knowledge (discredited by critics mentioned in This novel, e.g., the artist and speaker at Northwestern University, Pamela </w:t>
      </w:r>
      <w:proofErr w:type="spellStart"/>
      <w:r w:rsidRPr="00E9395E">
        <w:rPr>
          <w:rFonts w:ascii="Times New Roman" w:hAnsi="Times New Roman" w:cs="Times New Roman"/>
        </w:rPr>
        <w:t>Bannos</w:t>
      </w:r>
      <w:proofErr w:type="spellEnd"/>
      <w:r w:rsidRPr="00E9395E">
        <w:rPr>
          <w:rFonts w:ascii="Times New Roman" w:hAnsi="Times New Roman" w:cs="Times New Roman"/>
        </w:rPr>
        <w:t xml:space="preserve">) that Maier had no technical training, to engender a myth of elusive genius. </w:t>
      </w:r>
    </w:p>
    <w:p w14:paraId="7C0CBDE0" w14:textId="481BBC54" w:rsidR="00FF238D" w:rsidRDefault="00FF238D" w:rsidP="00FF238D">
      <w:pPr>
        <w:rPr>
          <w:rFonts w:ascii="Times New Roman" w:hAnsi="Times New Roman" w:cs="Times New Roman"/>
        </w:rPr>
      </w:pPr>
      <w:r w:rsidRPr="00E9395E">
        <w:rPr>
          <w:rFonts w:ascii="Times New Roman" w:hAnsi="Times New Roman" w:cs="Times New Roman"/>
        </w:rPr>
        <w:t xml:space="preserve">Maier's large publication of untapped, unprinted negatives also extends to baffle. It's not as though Maier didn't see herself the great photographer—Finding Vivian Maier reveals she had contacted the machine in France to create some of her pictures, And she probably got the listing of pictures to be when she was in her twenties living at New York—but it's likely the time, businesses, and even itinerancy and her health caught up to her. In at least one spot within the 30-year period at which Maier's </w:t>
      </w:r>
      <w:r w:rsidR="000630E7" w:rsidRPr="00E9395E">
        <w:rPr>
          <w:rFonts w:ascii="Times New Roman" w:hAnsi="Times New Roman" w:cs="Times New Roman"/>
        </w:rPr>
        <w:t>color</w:t>
      </w:r>
      <w:r w:rsidRPr="00E9395E">
        <w:rPr>
          <w:rFonts w:ascii="Times New Roman" w:hAnsi="Times New Roman" w:cs="Times New Roman"/>
        </w:rPr>
        <w:t xml:space="preserve"> pictures were created, she was out of business, unfortunate, and struggling with mental state issues, as Finding Vivian Maier speculates.</w:t>
      </w:r>
    </w:p>
    <w:p w14:paraId="0B345323" w14:textId="71662447" w:rsidR="000F39EF" w:rsidRDefault="000F39EF" w:rsidP="000F39EF">
      <w:pPr>
        <w:ind w:firstLine="0"/>
        <w:rPr>
          <w:rFonts w:ascii="Times New Roman" w:hAnsi="Times New Roman" w:cs="Times New Roman"/>
        </w:rPr>
      </w:pPr>
    </w:p>
    <w:p w14:paraId="768AAB54" w14:textId="40DBB951" w:rsidR="000F39EF" w:rsidRDefault="000F39EF" w:rsidP="000F39EF">
      <w:pPr>
        <w:ind w:firstLine="0"/>
        <w:rPr>
          <w:rFonts w:ascii="Times New Roman" w:hAnsi="Times New Roman" w:cs="Times New Roman"/>
        </w:rPr>
      </w:pPr>
    </w:p>
    <w:p w14:paraId="00671E5A" w14:textId="3E6432BE" w:rsidR="000F39EF" w:rsidRPr="000F39EF" w:rsidRDefault="000F39EF" w:rsidP="000F39EF">
      <w:pPr>
        <w:pStyle w:val="Bibliography"/>
        <w:jc w:val="center"/>
        <w:rPr>
          <w:b/>
          <w:bCs/>
        </w:rPr>
      </w:pPr>
      <w:r w:rsidRPr="000F39EF">
        <w:rPr>
          <w:b/>
          <w:bCs/>
        </w:rPr>
        <w:lastRenderedPageBreak/>
        <w:t>Works Cited</w:t>
      </w:r>
    </w:p>
    <w:p w14:paraId="4A9CAE0E" w14:textId="0DC2ACAD" w:rsidR="000F39EF" w:rsidRPr="000F39EF" w:rsidRDefault="000F39EF" w:rsidP="000F39EF">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0F39EF">
        <w:rPr>
          <w:rFonts w:ascii="Times New Roman" w:hAnsi="Times New Roman" w:cs="Times New Roman"/>
        </w:rPr>
        <w:t xml:space="preserve">Bau, Berlin. </w:t>
      </w:r>
      <w:r w:rsidRPr="000F39EF">
        <w:rPr>
          <w:rFonts w:ascii="Times New Roman" w:hAnsi="Times New Roman" w:cs="Times New Roman"/>
          <w:i/>
          <w:iCs/>
        </w:rPr>
        <w:t>Cindy Sherman Retrospective</w:t>
      </w:r>
      <w:r w:rsidRPr="000F39EF">
        <w:rPr>
          <w:rFonts w:ascii="Times New Roman" w:hAnsi="Times New Roman" w:cs="Times New Roman"/>
        </w:rPr>
        <w:t>. 2007.</w:t>
      </w:r>
    </w:p>
    <w:p w14:paraId="77CE2061" w14:textId="77777777" w:rsidR="000F39EF" w:rsidRPr="000F39EF" w:rsidRDefault="000F39EF" w:rsidP="000F39EF">
      <w:pPr>
        <w:pStyle w:val="Bibliography"/>
        <w:rPr>
          <w:rFonts w:ascii="Times New Roman" w:hAnsi="Times New Roman" w:cs="Times New Roman"/>
        </w:rPr>
      </w:pPr>
      <w:r w:rsidRPr="000F39EF">
        <w:rPr>
          <w:rFonts w:ascii="Times New Roman" w:hAnsi="Times New Roman" w:cs="Times New Roman"/>
        </w:rPr>
        <w:t xml:space="preserve">Brant, Clare. “‘Dozens Who Thought They Knew Her’: Finding Vivian Maier?” </w:t>
      </w:r>
      <w:r w:rsidRPr="000F39EF">
        <w:rPr>
          <w:rFonts w:ascii="Times New Roman" w:hAnsi="Times New Roman" w:cs="Times New Roman"/>
          <w:i/>
          <w:iCs/>
        </w:rPr>
        <w:t>European Journal of Life Writing</w:t>
      </w:r>
      <w:r w:rsidRPr="000F39EF">
        <w:rPr>
          <w:rFonts w:ascii="Times New Roman" w:hAnsi="Times New Roman" w:cs="Times New Roman"/>
        </w:rPr>
        <w:t>, vol. 4, 2015, pp. 1–6.</w:t>
      </w:r>
    </w:p>
    <w:p w14:paraId="39BD2C83" w14:textId="77777777" w:rsidR="000F39EF" w:rsidRPr="000F39EF" w:rsidRDefault="000F39EF" w:rsidP="000F39EF">
      <w:pPr>
        <w:pStyle w:val="Bibliography"/>
        <w:rPr>
          <w:rFonts w:ascii="Times New Roman" w:hAnsi="Times New Roman" w:cs="Times New Roman"/>
        </w:rPr>
      </w:pPr>
      <w:r w:rsidRPr="000F39EF">
        <w:rPr>
          <w:rFonts w:ascii="Times New Roman" w:hAnsi="Times New Roman" w:cs="Times New Roman"/>
        </w:rPr>
        <w:t xml:space="preserve">Dalton, Jennifer, et al. “Look at Me: Self-Portrait Photography after Cindy Sherman.” </w:t>
      </w:r>
      <w:r w:rsidRPr="000F39EF">
        <w:rPr>
          <w:rFonts w:ascii="Times New Roman" w:hAnsi="Times New Roman" w:cs="Times New Roman"/>
          <w:i/>
          <w:iCs/>
        </w:rPr>
        <w:t>PAJ: A Journal of Performance and Art</w:t>
      </w:r>
      <w:r w:rsidRPr="000F39EF">
        <w:rPr>
          <w:rFonts w:ascii="Times New Roman" w:hAnsi="Times New Roman" w:cs="Times New Roman"/>
        </w:rPr>
        <w:t>, vol. 22, no. 3, 2000, pp. 47–56.</w:t>
      </w:r>
    </w:p>
    <w:p w14:paraId="2961806C" w14:textId="77777777" w:rsidR="000F39EF" w:rsidRPr="000F39EF" w:rsidRDefault="000F39EF" w:rsidP="000F39EF">
      <w:pPr>
        <w:pStyle w:val="Bibliography"/>
        <w:rPr>
          <w:rFonts w:ascii="Times New Roman" w:hAnsi="Times New Roman" w:cs="Times New Roman"/>
        </w:rPr>
      </w:pPr>
      <w:r w:rsidRPr="000F39EF">
        <w:rPr>
          <w:rFonts w:ascii="Times New Roman" w:hAnsi="Times New Roman" w:cs="Times New Roman"/>
        </w:rPr>
        <w:t xml:space="preserve">Fried, Michael. </w:t>
      </w:r>
      <w:r w:rsidRPr="000F39EF">
        <w:rPr>
          <w:rFonts w:ascii="Times New Roman" w:hAnsi="Times New Roman" w:cs="Times New Roman"/>
          <w:i/>
          <w:iCs/>
        </w:rPr>
        <w:t>Why Photography Matters as Art as Never Before</w:t>
      </w:r>
      <w:r w:rsidRPr="000F39EF">
        <w:rPr>
          <w:rFonts w:ascii="Times New Roman" w:hAnsi="Times New Roman" w:cs="Times New Roman"/>
        </w:rPr>
        <w:t>. Yale University Press New Haven, 2008.</w:t>
      </w:r>
    </w:p>
    <w:p w14:paraId="1C88791E" w14:textId="77777777" w:rsidR="000F39EF" w:rsidRPr="000F39EF" w:rsidRDefault="000F39EF" w:rsidP="000F39EF">
      <w:pPr>
        <w:pStyle w:val="Bibliography"/>
        <w:rPr>
          <w:rFonts w:ascii="Times New Roman" w:hAnsi="Times New Roman" w:cs="Times New Roman"/>
        </w:rPr>
      </w:pPr>
      <w:r w:rsidRPr="000F39EF">
        <w:rPr>
          <w:rFonts w:ascii="Times New Roman" w:hAnsi="Times New Roman" w:cs="Times New Roman"/>
        </w:rPr>
        <w:t xml:space="preserve">Maier, Vivian. </w:t>
      </w:r>
      <w:r w:rsidRPr="000F39EF">
        <w:rPr>
          <w:rFonts w:ascii="Times New Roman" w:hAnsi="Times New Roman" w:cs="Times New Roman"/>
          <w:i/>
          <w:iCs/>
        </w:rPr>
        <w:t>Vivian Maier: Self-Portraits</w:t>
      </w:r>
      <w:r w:rsidRPr="000F39EF">
        <w:rPr>
          <w:rFonts w:ascii="Times New Roman" w:hAnsi="Times New Roman" w:cs="Times New Roman"/>
        </w:rPr>
        <w:t>. PowerHouse Books, 2013.</w:t>
      </w:r>
    </w:p>
    <w:p w14:paraId="3A9B2B1F" w14:textId="77777777" w:rsidR="000F39EF" w:rsidRPr="000F39EF" w:rsidRDefault="000F39EF" w:rsidP="000F39EF">
      <w:pPr>
        <w:pStyle w:val="Bibliography"/>
        <w:rPr>
          <w:rFonts w:ascii="Times New Roman" w:hAnsi="Times New Roman" w:cs="Times New Roman"/>
        </w:rPr>
      </w:pPr>
      <w:r w:rsidRPr="000F39EF">
        <w:rPr>
          <w:rFonts w:ascii="Times New Roman" w:hAnsi="Times New Roman" w:cs="Times New Roman"/>
        </w:rPr>
        <w:t xml:space="preserve">Maloof, John, and Charlie Siskel. </w:t>
      </w:r>
      <w:r w:rsidRPr="000F39EF">
        <w:rPr>
          <w:rFonts w:ascii="Times New Roman" w:hAnsi="Times New Roman" w:cs="Times New Roman"/>
          <w:i/>
          <w:iCs/>
        </w:rPr>
        <w:t>Finding Vivian Maier</w:t>
      </w:r>
      <w:r w:rsidRPr="000F39EF">
        <w:rPr>
          <w:rFonts w:ascii="Times New Roman" w:hAnsi="Times New Roman" w:cs="Times New Roman"/>
        </w:rPr>
        <w:t>. Soda Pictures Limited, 2014.</w:t>
      </w:r>
    </w:p>
    <w:p w14:paraId="6DD21914" w14:textId="77777777" w:rsidR="000F39EF" w:rsidRPr="000F39EF" w:rsidRDefault="000F39EF" w:rsidP="000F39EF">
      <w:pPr>
        <w:pStyle w:val="Bibliography"/>
        <w:rPr>
          <w:rFonts w:ascii="Times New Roman" w:hAnsi="Times New Roman" w:cs="Times New Roman"/>
        </w:rPr>
      </w:pPr>
      <w:r w:rsidRPr="000F39EF">
        <w:rPr>
          <w:rFonts w:ascii="Times New Roman" w:hAnsi="Times New Roman" w:cs="Times New Roman"/>
        </w:rPr>
        <w:t xml:space="preserve">Sobieszek, Robert A., and Los Angeles County Museum of Art. </w:t>
      </w:r>
      <w:r w:rsidRPr="000F39EF">
        <w:rPr>
          <w:rFonts w:ascii="Times New Roman" w:hAnsi="Times New Roman" w:cs="Times New Roman"/>
          <w:i/>
          <w:iCs/>
        </w:rPr>
        <w:t>Ghost in the Shell: Photography and the Human Soul, 1850-2000: Essays on Camera Portraiture</w:t>
      </w:r>
      <w:r w:rsidRPr="000F39EF">
        <w:rPr>
          <w:rFonts w:ascii="Times New Roman" w:hAnsi="Times New Roman" w:cs="Times New Roman"/>
        </w:rPr>
        <w:t>. Los Angeles County Museum of Art, 1999.</w:t>
      </w:r>
    </w:p>
    <w:p w14:paraId="48611F62" w14:textId="4AFFAAB0" w:rsidR="000F39EF" w:rsidRPr="00E9395E" w:rsidRDefault="000F39EF" w:rsidP="000F39EF">
      <w:pPr>
        <w:ind w:firstLine="0"/>
        <w:rPr>
          <w:rFonts w:ascii="Times New Roman" w:hAnsi="Times New Roman" w:cs="Times New Roman"/>
        </w:rPr>
      </w:pPr>
      <w:r>
        <w:rPr>
          <w:rFonts w:ascii="Times New Roman" w:hAnsi="Times New Roman" w:cs="Times New Roman"/>
        </w:rPr>
        <w:fldChar w:fldCharType="end"/>
      </w:r>
    </w:p>
    <w:p w14:paraId="4AA3F634" w14:textId="0F290847" w:rsidR="00B059FD" w:rsidRPr="00E9395E" w:rsidRDefault="00B059FD" w:rsidP="00B52CBB">
      <w:pPr>
        <w:ind w:firstLine="0"/>
        <w:rPr>
          <w:rFonts w:ascii="Times New Roman" w:hAnsi="Times New Roman" w:cs="Times New Roman"/>
          <w:b/>
          <w:bCs/>
        </w:rPr>
      </w:pPr>
      <w:r w:rsidRPr="00E9395E">
        <w:rPr>
          <w:rFonts w:ascii="Times New Roman" w:hAnsi="Times New Roman" w:cs="Times New Roman"/>
        </w:rPr>
        <w:tab/>
      </w:r>
    </w:p>
    <w:p w14:paraId="01AFF012" w14:textId="77777777" w:rsidR="0099213A" w:rsidRPr="00E9395E" w:rsidRDefault="0099213A" w:rsidP="0099213A">
      <w:pPr>
        <w:rPr>
          <w:rFonts w:ascii="Times New Roman" w:hAnsi="Times New Roman" w:cs="Times New Roman"/>
        </w:rPr>
      </w:pPr>
    </w:p>
    <w:sectPr w:rsidR="0099213A" w:rsidRPr="00E9395E">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B51157" w14:textId="77777777" w:rsidR="00B249C7" w:rsidRDefault="00B249C7">
      <w:pPr>
        <w:spacing w:line="240" w:lineRule="auto"/>
      </w:pPr>
      <w:r>
        <w:separator/>
      </w:r>
    </w:p>
  </w:endnote>
  <w:endnote w:type="continuationSeparator" w:id="0">
    <w:p w14:paraId="5250F538" w14:textId="77777777" w:rsidR="00B249C7" w:rsidRDefault="00B249C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EED5C8" w14:textId="77777777" w:rsidR="00B249C7" w:rsidRDefault="00B249C7">
      <w:pPr>
        <w:spacing w:line="240" w:lineRule="auto"/>
      </w:pPr>
      <w:r>
        <w:separator/>
      </w:r>
    </w:p>
  </w:footnote>
  <w:footnote w:type="continuationSeparator" w:id="0">
    <w:p w14:paraId="33FD3639" w14:textId="77777777" w:rsidR="00B249C7" w:rsidRDefault="00B249C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A7455A" w14:textId="77777777" w:rsidR="00E614DD" w:rsidRDefault="00B249C7">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0D0732">
      <w:rPr>
        <w:noProof/>
      </w:rPr>
      <w:t>2</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F8334" w14:textId="77777777" w:rsidR="00E614DD" w:rsidRDefault="00B249C7">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99213A">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4A0C01E7"/>
    <w:multiLevelType w:val="hybridMultilevel"/>
    <w:tmpl w:val="5AA049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5B1B5787"/>
    <w:multiLevelType w:val="multilevel"/>
    <w:tmpl w:val="4572ABF8"/>
    <w:numStyleLink w:val="MLAOutline"/>
  </w:abstractNum>
  <w:abstractNum w:abstractNumId="20"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8"/>
  </w:num>
  <w:num w:numId="13">
    <w:abstractNumId w:val="19"/>
  </w:num>
  <w:num w:numId="14">
    <w:abstractNumId w:val="14"/>
  </w:num>
  <w:num w:numId="15">
    <w:abstractNumId w:val="21"/>
  </w:num>
  <w:num w:numId="16">
    <w:abstractNumId w:val="17"/>
  </w:num>
  <w:num w:numId="17">
    <w:abstractNumId w:val="11"/>
  </w:num>
  <w:num w:numId="18">
    <w:abstractNumId w:val="10"/>
  </w:num>
  <w:num w:numId="19">
    <w:abstractNumId w:val="15"/>
  </w:num>
  <w:num w:numId="20">
    <w:abstractNumId w:val="22"/>
  </w:num>
  <w:num w:numId="21">
    <w:abstractNumId w:val="13"/>
  </w:num>
  <w:num w:numId="22">
    <w:abstractNumId w:val="20"/>
  </w:num>
  <w:num w:numId="2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K0NLEwtjQzNTMzMbNU0lEKTi0uzszPAykwqQUAqWuBASwAAAA="/>
  </w:docVars>
  <w:rsids>
    <w:rsidRoot w:val="00F83220"/>
    <w:rsid w:val="000252FF"/>
    <w:rsid w:val="00040CBB"/>
    <w:rsid w:val="000630E7"/>
    <w:rsid w:val="000645EC"/>
    <w:rsid w:val="000957AF"/>
    <w:rsid w:val="000B4B06"/>
    <w:rsid w:val="000B78C8"/>
    <w:rsid w:val="000D0732"/>
    <w:rsid w:val="000E7B5E"/>
    <w:rsid w:val="000F39EF"/>
    <w:rsid w:val="00141F9C"/>
    <w:rsid w:val="001454C0"/>
    <w:rsid w:val="001463B2"/>
    <w:rsid w:val="001561AD"/>
    <w:rsid w:val="0019029B"/>
    <w:rsid w:val="001F62C0"/>
    <w:rsid w:val="00233212"/>
    <w:rsid w:val="00245E02"/>
    <w:rsid w:val="00272849"/>
    <w:rsid w:val="002C4E53"/>
    <w:rsid w:val="003034DE"/>
    <w:rsid w:val="0031116D"/>
    <w:rsid w:val="00325285"/>
    <w:rsid w:val="003449A3"/>
    <w:rsid w:val="00353B66"/>
    <w:rsid w:val="003A1EB8"/>
    <w:rsid w:val="003B2CE9"/>
    <w:rsid w:val="003F78FD"/>
    <w:rsid w:val="0040071D"/>
    <w:rsid w:val="00401226"/>
    <w:rsid w:val="004112D8"/>
    <w:rsid w:val="00446BD3"/>
    <w:rsid w:val="00453165"/>
    <w:rsid w:val="00456604"/>
    <w:rsid w:val="00457AF1"/>
    <w:rsid w:val="00495AE7"/>
    <w:rsid w:val="00496883"/>
    <w:rsid w:val="004A2675"/>
    <w:rsid w:val="004F7139"/>
    <w:rsid w:val="00520F19"/>
    <w:rsid w:val="00521171"/>
    <w:rsid w:val="0052169E"/>
    <w:rsid w:val="00540935"/>
    <w:rsid w:val="0057093C"/>
    <w:rsid w:val="005722CA"/>
    <w:rsid w:val="00593E41"/>
    <w:rsid w:val="005955F4"/>
    <w:rsid w:val="005C0D27"/>
    <w:rsid w:val="00604DFF"/>
    <w:rsid w:val="00633098"/>
    <w:rsid w:val="00663AAD"/>
    <w:rsid w:val="0067360C"/>
    <w:rsid w:val="00691EC1"/>
    <w:rsid w:val="006C67F0"/>
    <w:rsid w:val="006E6C8E"/>
    <w:rsid w:val="00734121"/>
    <w:rsid w:val="0075683B"/>
    <w:rsid w:val="0079499B"/>
    <w:rsid w:val="007C0C8A"/>
    <w:rsid w:val="007C53FB"/>
    <w:rsid w:val="007C7CFA"/>
    <w:rsid w:val="007F42C1"/>
    <w:rsid w:val="0083094A"/>
    <w:rsid w:val="00870C0A"/>
    <w:rsid w:val="008B5203"/>
    <w:rsid w:val="008B7D18"/>
    <w:rsid w:val="008F1F97"/>
    <w:rsid w:val="008F4052"/>
    <w:rsid w:val="00953991"/>
    <w:rsid w:val="0095709E"/>
    <w:rsid w:val="0099213A"/>
    <w:rsid w:val="0099529D"/>
    <w:rsid w:val="009B785B"/>
    <w:rsid w:val="009D4EB3"/>
    <w:rsid w:val="00AB7F8D"/>
    <w:rsid w:val="00B059FD"/>
    <w:rsid w:val="00B13D1B"/>
    <w:rsid w:val="00B249C7"/>
    <w:rsid w:val="00B52CBB"/>
    <w:rsid w:val="00B818DF"/>
    <w:rsid w:val="00BE2C1A"/>
    <w:rsid w:val="00C064C8"/>
    <w:rsid w:val="00C32DD4"/>
    <w:rsid w:val="00C332BF"/>
    <w:rsid w:val="00C659BC"/>
    <w:rsid w:val="00CC4F4B"/>
    <w:rsid w:val="00CD1448"/>
    <w:rsid w:val="00D03675"/>
    <w:rsid w:val="00D320D5"/>
    <w:rsid w:val="00D52117"/>
    <w:rsid w:val="00D570F7"/>
    <w:rsid w:val="00DB0D39"/>
    <w:rsid w:val="00E06E86"/>
    <w:rsid w:val="00E14005"/>
    <w:rsid w:val="00E60BB8"/>
    <w:rsid w:val="00E614DD"/>
    <w:rsid w:val="00E627B4"/>
    <w:rsid w:val="00E9395E"/>
    <w:rsid w:val="00EE4A96"/>
    <w:rsid w:val="00F44CFD"/>
    <w:rsid w:val="00F75D30"/>
    <w:rsid w:val="00F83220"/>
    <w:rsid w:val="00F9444C"/>
    <w:rsid w:val="00FC2F17"/>
    <w:rsid w:val="00FF23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7795C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customStyle="1" w:styleId="matchedterm">
    <w:name w:val="matched_term"/>
    <w:basedOn w:val="DefaultParagraphFont"/>
    <w:rsid w:val="005409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594898706">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941498366">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1402A0"/>
    <w:rsid w:val="00660788"/>
    <w:rsid w:val="007D775E"/>
    <w:rsid w:val="00973351"/>
    <w:rsid w:val="00AD1D5A"/>
    <w:rsid w:val="00CC50A4"/>
    <w:rsid w:val="00DC4A8A"/>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522</Words>
  <Characters>14381</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9-15T06:37:00Z</dcterms:created>
  <dcterms:modified xsi:type="dcterms:W3CDTF">2019-09-15T06:38: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acC6clha"/&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